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191BF59" w14:textId="77777777" w:rsidR="00E33D9C" w:rsidRPr="00EF555B" w:rsidRDefault="00E33D9C">
      <w:pPr>
        <w:rPr>
          <w:rFonts w:ascii="Times New Roman" w:hAnsi="Times New Roman" w:cs="Times New Roman"/>
        </w:rPr>
      </w:pPr>
    </w:p>
    <w:tbl>
      <w:tblPr>
        <w:tblW w:w="7575" w:type="dxa"/>
        <w:tblInd w:w="93" w:type="dxa"/>
        <w:tblLayout w:type="fixed"/>
        <w:tblLook w:val="04A0" w:firstRow="1" w:lastRow="0" w:firstColumn="1" w:lastColumn="0" w:noHBand="0" w:noVBand="1"/>
      </w:tblPr>
      <w:tblGrid>
        <w:gridCol w:w="2985"/>
        <w:gridCol w:w="2430"/>
        <w:gridCol w:w="2160"/>
      </w:tblGrid>
      <w:tr w:rsidR="004928A0" w:rsidRPr="00EF555B" w14:paraId="7029988A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4F735A6" w14:textId="77777777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Family</w:t>
            </w:r>
          </w:p>
        </w:tc>
        <w:tc>
          <w:tcPr>
            <w:tcW w:w="243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AD1CEDD" w14:textId="5F6308EB" w:rsidR="004928A0" w:rsidRPr="00EF555B" w:rsidRDefault="004928A0" w:rsidP="0078260B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 xml:space="preserve">Pectoral Fin </w:t>
            </w:r>
            <w:r w:rsidR="0078260B" w:rsidRPr="00EF555B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Absence</w:t>
            </w:r>
          </w:p>
        </w:tc>
        <w:tc>
          <w:tcPr>
            <w:tcW w:w="21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DF9B88B" w14:textId="19556BCC" w:rsidR="004928A0" w:rsidRPr="00EF555B" w:rsidRDefault="004928A0" w:rsidP="0078260B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 xml:space="preserve">Pelvic Fin </w:t>
            </w:r>
            <w:r w:rsidR="0078260B" w:rsidRPr="00EF555B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Absence</w:t>
            </w:r>
          </w:p>
        </w:tc>
      </w:tr>
      <w:tr w:rsidR="004928A0" w:rsidRPr="00EF555B" w14:paraId="2C930DDF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CDE3A4" w14:textId="77777777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Achiridae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A2C7A6" w14:textId="06297ACE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D1E034" w14:textId="77777777" w:rsidR="004928A0" w:rsidRPr="00EF555B" w:rsidRDefault="004928A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4928A0" w:rsidRPr="00EF555B" w14:paraId="50C90B62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87FBD4" w14:textId="77777777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Achiropsettidae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D4C95D" w14:textId="6E133908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3DA3FD" w14:textId="77777777" w:rsidR="004928A0" w:rsidRPr="00EF555B" w:rsidRDefault="004928A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4928A0" w:rsidRPr="00EF555B" w14:paraId="68C7095D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C68CB6" w14:textId="77777777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Amblyopsidae</w:t>
            </w:r>
            <w:r w:rsidR="008A58AF" w:rsidRPr="00EF555B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1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11015B" w14:textId="77777777" w:rsidR="004928A0" w:rsidRPr="00EF555B" w:rsidRDefault="004928A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6DAE5C" w14:textId="2F93BEC2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609E0E7E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BF1E0F" w14:textId="77777777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Ammodytidae</w:t>
            </w:r>
            <w:r w:rsidR="008A58AF" w:rsidRPr="00EF555B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1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F10727" w14:textId="77777777" w:rsidR="004928A0" w:rsidRPr="00EF555B" w:rsidRDefault="004928A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AC5DFA" w14:textId="6079F7ED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23BCE6B1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9EED56" w14:textId="77777777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Anarhichadidae</w:t>
            </w:r>
            <w:r w:rsidR="008A58AF" w:rsidRPr="00EF555B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1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03D5DC" w14:textId="77777777" w:rsidR="004928A0" w:rsidRPr="00EF555B" w:rsidRDefault="004928A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3015B0" w14:textId="41351840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4BCEBFE8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EAE167" w14:textId="77777777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Anguillidae</w:t>
            </w:r>
            <w:r w:rsidR="008A58AF" w:rsidRPr="00EF555B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1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D602BC" w14:textId="77777777" w:rsidR="004928A0" w:rsidRPr="00EF555B" w:rsidRDefault="004928A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33C9BA" w14:textId="15E097F6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10EAD4CE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A5113B" w14:textId="77777777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Aphyonidae</w:t>
            </w:r>
            <w:r w:rsidR="008A58AF" w:rsidRPr="00EF555B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1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92D821" w14:textId="77777777" w:rsidR="004928A0" w:rsidRPr="00EF555B" w:rsidRDefault="004928A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7A3FB4" w14:textId="7C465BD0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5FC8609E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F2926B" w14:textId="77777777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Apteronotidae</w:t>
            </w:r>
            <w:r w:rsidR="008A58AF" w:rsidRPr="00EF555B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1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E7D376" w14:textId="77777777" w:rsidR="004928A0" w:rsidRPr="00EF555B" w:rsidRDefault="004928A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A81F60" w14:textId="6F3B6305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3A0A11F8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2F76D3" w14:textId="1D31F283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Aracanidae</w:t>
            </w:r>
            <w:r w:rsidR="008F7343" w:rsidRPr="00EF555B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4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EE45EF" w14:textId="77777777" w:rsidR="004928A0" w:rsidRPr="00EF555B" w:rsidRDefault="004928A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FDAE06" w14:textId="032D3930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67EBF86A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601F40" w14:textId="77777777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Balistidae</w:t>
            </w:r>
            <w:r w:rsidR="008A58AF" w:rsidRPr="00EF555B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1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9BB105" w14:textId="77777777" w:rsidR="004928A0" w:rsidRPr="00EF555B" w:rsidRDefault="004928A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E2CD55" w14:textId="4C8826D0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77FA8828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A5DFBC" w14:textId="77777777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Belonidae</w:t>
            </w:r>
            <w:r w:rsidR="008A58AF" w:rsidRPr="00EF555B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1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851859" w14:textId="77777777" w:rsidR="004928A0" w:rsidRPr="00EF555B" w:rsidRDefault="004928A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03DB22" w14:textId="78B1DDBE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0B2725EA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465A72" w14:textId="77777777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Blenniidae</w:t>
            </w:r>
            <w:r w:rsidR="008A58AF" w:rsidRPr="00EF555B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1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08A140" w14:textId="77777777" w:rsidR="004928A0" w:rsidRPr="00EF555B" w:rsidRDefault="004928A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1F0C49" w14:textId="1470E4E9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6D777776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E629DE" w14:textId="77777777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Bythitidae</w:t>
            </w:r>
            <w:r w:rsidR="008A58AF" w:rsidRPr="00EF555B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1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E11BC3" w14:textId="77777777" w:rsidR="004928A0" w:rsidRPr="00EF555B" w:rsidRDefault="004928A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F2FA40" w14:textId="107DA1C5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1F1B6EDA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2EE0C8" w14:textId="4F18415E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Carangidae</w:t>
            </w:r>
            <w:r w:rsidR="008A58AF" w:rsidRPr="00EF555B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1</w:t>
            </w:r>
            <w:r w:rsidR="00C02C70" w:rsidRPr="00EF555B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,3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721652" w14:textId="77777777" w:rsidR="004928A0" w:rsidRPr="00EF555B" w:rsidRDefault="004928A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CF346F" w14:textId="0FEE2F13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26C67B42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786394" w14:textId="77777777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Carapidae</w:t>
            </w:r>
            <w:r w:rsidR="008A58AF" w:rsidRPr="00EF555B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1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91226B" w14:textId="3D52B1B8" w:rsidR="004928A0" w:rsidRPr="00EF555B" w:rsidRDefault="00EF7F01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E2543E" w14:textId="2D2D5C28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1226B97E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735750" w14:textId="77777777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Caulophrynidae</w:t>
            </w:r>
            <w:r w:rsidR="008A58AF" w:rsidRPr="00EF555B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1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E964B8" w14:textId="77777777" w:rsidR="004928A0" w:rsidRPr="00EF555B" w:rsidRDefault="004928A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C9935A" w14:textId="5644E56A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6FEC9C7D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A6C96C" w14:textId="77777777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Centrophrynidae</w:t>
            </w:r>
            <w:r w:rsidR="008A58AF" w:rsidRPr="00EF555B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1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8A2C59" w14:textId="77777777" w:rsidR="004928A0" w:rsidRPr="00EF555B" w:rsidRDefault="004928A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D40C66" w14:textId="307AF463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1708C34D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3C55C7" w14:textId="77777777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Ceratiidae</w:t>
            </w:r>
            <w:r w:rsidR="008A58AF" w:rsidRPr="00EF555B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1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B3A290" w14:textId="77777777" w:rsidR="004928A0" w:rsidRPr="00EF555B" w:rsidRDefault="004928A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703E0A" w14:textId="72777C4A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47E01CBE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392741" w14:textId="77777777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Cetomimidae</w:t>
            </w:r>
            <w:r w:rsidR="008A58AF" w:rsidRPr="00EF555B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1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A3D0FE" w14:textId="77777777" w:rsidR="004928A0" w:rsidRPr="00EF555B" w:rsidRDefault="004928A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9554B9" w14:textId="20631712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76CFC368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BB6F33" w14:textId="74F4CA5C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Channidae</w:t>
            </w:r>
            <w:r w:rsidR="00AF7A44" w:rsidRPr="00EF555B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A5F0FC" w14:textId="77777777" w:rsidR="004928A0" w:rsidRPr="00EF555B" w:rsidRDefault="004928A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1ADE52" w14:textId="782CC123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1ED84868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8861E6" w14:textId="77777777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Chaudhuriidae</w:t>
            </w:r>
            <w:r w:rsidR="008A58AF" w:rsidRPr="00EF555B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1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20646F" w14:textId="77777777" w:rsidR="004928A0" w:rsidRPr="00EF555B" w:rsidRDefault="004928A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B9D2CA" w14:textId="0BB90BB5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25C7A99D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5E7A05" w14:textId="0188F2A9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Chlopsidae</w:t>
            </w:r>
            <w:r w:rsidR="00060E28" w:rsidRPr="00EF555B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5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7C1384" w14:textId="67761C8B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0598E7" w14:textId="4D578FF3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39CFBDB2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C2C1C0" w14:textId="77777777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Clariidae</w:t>
            </w:r>
            <w:r w:rsidR="008A58AF" w:rsidRPr="00EF555B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1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8FDB2A" w14:textId="5D4CD574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D789D6" w14:textId="5B1351DC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46A10510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AD1F51" w14:textId="77777777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Clupeidae</w:t>
            </w:r>
            <w:r w:rsidR="008A58AF" w:rsidRPr="00EF555B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1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975579" w14:textId="77777777" w:rsidR="004928A0" w:rsidRPr="00EF555B" w:rsidRDefault="004928A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B6BDED" w14:textId="7B6DB4C7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43E08069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4C1A18" w14:textId="77777777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Colocongridae</w:t>
            </w:r>
            <w:r w:rsidR="008A58AF" w:rsidRPr="00EF555B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1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91D80B" w14:textId="77777777" w:rsidR="004928A0" w:rsidRPr="00EF555B" w:rsidRDefault="004928A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1A0938" w14:textId="053176B9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4F88306A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AB1889" w14:textId="77777777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Comephoridae</w:t>
            </w:r>
            <w:r w:rsidR="008A58AF" w:rsidRPr="00EF555B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1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D8F1D2" w14:textId="77777777" w:rsidR="004928A0" w:rsidRPr="00EF555B" w:rsidRDefault="004928A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C1EC03" w14:textId="18E0A39F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53D6B676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B63FFB" w14:textId="3524C124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Congridae</w:t>
            </w:r>
            <w:r w:rsidR="008A58AF" w:rsidRPr="00EF555B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1</w:t>
            </w:r>
            <w:r w:rsidR="00072071" w:rsidRPr="00EF555B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, 10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C14220" w14:textId="646635F0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12731A" w14:textId="12274613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54BAA1B5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22BD2F" w14:textId="77777777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Cottidae</w:t>
            </w:r>
            <w:r w:rsidR="008A58AF" w:rsidRPr="00EF555B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1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C098A1" w14:textId="77777777" w:rsidR="004928A0" w:rsidRPr="00EF555B" w:rsidRDefault="004928A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AC2956" w14:textId="3BAAC345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07E4E000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DA71F3" w14:textId="77777777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Creediidae</w:t>
            </w:r>
            <w:r w:rsidR="008A58AF" w:rsidRPr="00EF555B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1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523EE8" w14:textId="77777777" w:rsidR="004928A0" w:rsidRPr="00EF555B" w:rsidRDefault="004928A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443CFF" w14:textId="4850C8C9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1AA8EEA5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721FE9" w14:textId="77777777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Cryptacanthodidae</w:t>
            </w:r>
            <w:r w:rsidR="008A58AF" w:rsidRPr="00EF555B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1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3F2B87" w14:textId="77777777" w:rsidR="004928A0" w:rsidRPr="00EF555B" w:rsidRDefault="004928A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759383" w14:textId="7E1C24AD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64788DA6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D7F28D" w14:textId="77777777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Cyclopteridae</w:t>
            </w:r>
            <w:r w:rsidR="008A58AF" w:rsidRPr="00EF555B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1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80F76B" w14:textId="77777777" w:rsidR="004928A0" w:rsidRPr="00EF555B" w:rsidRDefault="004928A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A0A8CD" w14:textId="658327AD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3EB24CA7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DEF696" w14:textId="77777777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Cyematidae</w:t>
            </w:r>
            <w:r w:rsidR="008A58AF" w:rsidRPr="00EF555B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1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A6DE2B" w14:textId="5C45C903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A5CCE5" w14:textId="57C7A5C5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20939CE8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3365E1" w14:textId="6E0426AD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Cynoglossidae</w:t>
            </w:r>
            <w:r w:rsidR="00AF7A44" w:rsidRPr="00EF555B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D83FF5" w14:textId="304BEA86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1A5DF7" w14:textId="627261E8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1517835F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F73165" w14:textId="77777777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Cyprinodontidae</w:t>
            </w:r>
            <w:r w:rsidR="008A58AF" w:rsidRPr="00EF555B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1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2EC39C" w14:textId="77777777" w:rsidR="004928A0" w:rsidRPr="00EF555B" w:rsidRDefault="004928A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13224B" w14:textId="2BD7E7EE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5604C1B1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178B1C" w14:textId="77777777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Derichthyidae</w:t>
            </w:r>
            <w:r w:rsidR="008A58AF" w:rsidRPr="00EF555B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1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408279" w14:textId="77777777" w:rsidR="004928A0" w:rsidRPr="00EF555B" w:rsidRDefault="004928A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DA1281" w14:textId="5AC16A3F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2FB0CA22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87939F" w14:textId="77777777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Diceratiidae</w:t>
            </w:r>
            <w:r w:rsidR="008A58AF" w:rsidRPr="00EF555B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1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36F8F3" w14:textId="77777777" w:rsidR="004928A0" w:rsidRPr="00EF555B" w:rsidRDefault="004928A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F97956" w14:textId="664A36FF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3C0A324A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4757CA" w14:textId="77777777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Diodontidae</w:t>
            </w:r>
            <w:r w:rsidR="008A58AF" w:rsidRPr="00EF555B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1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FFA744" w14:textId="77777777" w:rsidR="004928A0" w:rsidRPr="00EF555B" w:rsidRDefault="004928A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C0AF19" w14:textId="781F6E1B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033B608E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382369" w14:textId="088BB80E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Eigenmanniidae</w:t>
            </w:r>
            <w:r w:rsidR="00441CB8" w:rsidRPr="00EF555B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7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B36DE0" w14:textId="77777777" w:rsidR="004928A0" w:rsidRPr="00EF555B" w:rsidRDefault="004928A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8B1898" w14:textId="0E040930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5043A624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F3D931" w14:textId="77777777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Ereuniidae</w:t>
            </w:r>
            <w:r w:rsidR="008A58AF" w:rsidRPr="00EF555B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1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DFE9B9" w14:textId="77777777" w:rsidR="004928A0" w:rsidRPr="00EF555B" w:rsidRDefault="004928A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161C2D" w14:textId="16B5F755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190ABB11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499678" w14:textId="77777777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Eurypharyngidae</w:t>
            </w:r>
            <w:r w:rsidR="008A58AF" w:rsidRPr="00EF555B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1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1E6497" w14:textId="77777777" w:rsidR="004928A0" w:rsidRPr="00EF555B" w:rsidRDefault="004928A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05DD61" w14:textId="2F1DF4A3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776F18D2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B73312" w14:textId="77777777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Galaxiidae</w:t>
            </w:r>
            <w:r w:rsidR="008A58AF" w:rsidRPr="00EF555B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1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2F26B6" w14:textId="77777777" w:rsidR="004928A0" w:rsidRPr="00EF555B" w:rsidRDefault="004928A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ECE08C" w14:textId="264DFAF6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2333AAC4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1838CF" w14:textId="304CB369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lastRenderedPageBreak/>
              <w:t>Gasterosteidae</w:t>
            </w:r>
            <w:r w:rsidR="00AF7A44" w:rsidRPr="00EF555B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484C2B" w14:textId="77777777" w:rsidR="004928A0" w:rsidRPr="00EF555B" w:rsidRDefault="004928A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9EE7EA" w14:textId="03EF17E9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550C76AF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2AE1DF" w14:textId="77777777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Gigantactinidae</w:t>
            </w:r>
            <w:r w:rsidR="008A58AF" w:rsidRPr="00EF555B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1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27D21F" w14:textId="77777777" w:rsidR="004928A0" w:rsidRPr="00EF555B" w:rsidRDefault="004928A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B4CC40" w14:textId="4F9D1669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34DC3425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3203B2" w14:textId="77777777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Giganturidae</w:t>
            </w:r>
            <w:r w:rsidR="008A58AF" w:rsidRPr="00EF555B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1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C4A1A0" w14:textId="77777777" w:rsidR="004928A0" w:rsidRPr="00EF555B" w:rsidRDefault="004928A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79486C" w14:textId="167DF0C9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637F4214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C95245" w14:textId="07DDD3D2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Gobiesocidae</w:t>
            </w:r>
            <w:r w:rsidR="00C02C70" w:rsidRPr="00EF555B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2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661150" w14:textId="08502F49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B2E16F" w14:textId="40F6570C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4A35FCE6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16E28B" w14:textId="098B80AA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Goodeidae</w:t>
            </w:r>
            <w:r w:rsidR="00AF7A44" w:rsidRPr="00EF555B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FDA9D7" w14:textId="77777777" w:rsidR="004928A0" w:rsidRPr="00EF555B" w:rsidRDefault="004928A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69718D" w14:textId="667BFE81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2211F9C8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33D2C2" w14:textId="47D3B21B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Gymnarchidae</w:t>
            </w:r>
            <w:r w:rsidR="00AF7A44" w:rsidRPr="00EF555B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290FBB" w14:textId="77777777" w:rsidR="004928A0" w:rsidRPr="00EF555B" w:rsidRDefault="004928A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4D35B3" w14:textId="45277A0A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46EA3704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A83AE9" w14:textId="7320A934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Gymnotidae</w:t>
            </w:r>
            <w:r w:rsidR="008A58AF" w:rsidRPr="00EF555B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1</w:t>
            </w:r>
            <w:r w:rsidR="00441CB8" w:rsidRPr="00EF555B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,8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E8BA8A" w14:textId="77777777" w:rsidR="004928A0" w:rsidRPr="00EF555B" w:rsidRDefault="004928A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48F4F5" w14:textId="074B9641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4804C0BE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4D7064" w14:textId="77777777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Heterenchelyidae</w:t>
            </w:r>
            <w:r w:rsidR="008A58AF" w:rsidRPr="00EF555B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1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DD814D" w14:textId="390E5749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B619B3" w14:textId="47633EA5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6D900825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631542" w14:textId="77777777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Himantolophidae</w:t>
            </w:r>
            <w:r w:rsidR="008A58AF" w:rsidRPr="00EF555B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1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3375D1" w14:textId="77777777" w:rsidR="004928A0" w:rsidRPr="00EF555B" w:rsidRDefault="004928A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3BC20B" w14:textId="1E4C6B3A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1D041A30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955FDD" w14:textId="77777777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Hypopomidae</w:t>
            </w:r>
            <w:r w:rsidR="008A58AF" w:rsidRPr="00EF555B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1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8B74D6" w14:textId="77777777" w:rsidR="004928A0" w:rsidRPr="00EF555B" w:rsidRDefault="004928A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0DD729" w14:textId="2DC029DA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48D12FA5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6D6932" w14:textId="77777777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Hypoptychidae</w:t>
            </w:r>
            <w:r w:rsidR="008A58AF" w:rsidRPr="00EF555B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1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698120" w14:textId="77777777" w:rsidR="004928A0" w:rsidRPr="00EF555B" w:rsidRDefault="004928A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8B79EB" w14:textId="1DEDA7C5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6FAB55D6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1DAFC6" w14:textId="77777777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Icosteidae</w:t>
            </w:r>
            <w:r w:rsidR="008A58AF" w:rsidRPr="00EF555B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1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ED08CF" w14:textId="77777777" w:rsidR="004928A0" w:rsidRPr="00EF555B" w:rsidRDefault="004928A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77CAC9" w14:textId="4EB7DDE3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58760C79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08E443" w14:textId="77777777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Labridae</w:t>
            </w:r>
            <w:r w:rsidR="008A58AF" w:rsidRPr="00EF555B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1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299902" w14:textId="77777777" w:rsidR="004928A0" w:rsidRPr="00EF555B" w:rsidRDefault="004928A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DFC42F" w14:textId="5F5F2F98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12B9247D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C97026" w14:textId="77777777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Linophrynidae</w:t>
            </w:r>
            <w:r w:rsidR="008A58AF" w:rsidRPr="00EF555B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1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E034C1" w14:textId="77777777" w:rsidR="004928A0" w:rsidRPr="00EF555B" w:rsidRDefault="004928A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548683" w14:textId="7A246BCE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6872DD26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B97B2B" w14:textId="458C5EFC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Liparidae</w:t>
            </w:r>
            <w:r w:rsidR="00072071" w:rsidRPr="00EF555B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9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B6FD75" w14:textId="77777777" w:rsidR="004928A0" w:rsidRPr="00EF555B" w:rsidRDefault="004928A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264D5E" w14:textId="1D250692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60BD63F2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9AD805" w14:textId="1F648011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Lophotidae</w:t>
            </w:r>
            <w:r w:rsidR="00AF7A44" w:rsidRPr="00EF555B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5DE9CB" w14:textId="77777777" w:rsidR="004928A0" w:rsidRPr="00EF555B" w:rsidRDefault="004928A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DEF082" w14:textId="4B55E60C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6AF4EBFD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B02803" w14:textId="77777777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Macrouridae</w:t>
            </w:r>
            <w:r w:rsidR="008A58AF" w:rsidRPr="00EF555B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1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FBD78D" w14:textId="77777777" w:rsidR="004928A0" w:rsidRPr="00EF555B" w:rsidRDefault="004928A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891B9C" w14:textId="459E0D78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0F895044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0E2B37" w14:textId="77777777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Mastacembelidae</w:t>
            </w:r>
            <w:r w:rsidR="008A58AF" w:rsidRPr="00EF555B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1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9CC2CF" w14:textId="14976A63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EA5345" w14:textId="1661CB2A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1EBD9B78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D8FE26" w14:textId="77777777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Megalomycteridae</w:t>
            </w:r>
            <w:r w:rsidR="008A58AF" w:rsidRPr="00EF555B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1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9AA92F" w14:textId="77777777" w:rsidR="004928A0" w:rsidRPr="00EF555B" w:rsidRDefault="004928A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593E72" w14:textId="7CE38D0B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0B878E29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020E67" w14:textId="77777777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Melanocetidae</w:t>
            </w:r>
            <w:r w:rsidR="008A58AF" w:rsidRPr="00EF555B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1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EF6E05" w14:textId="77777777" w:rsidR="004928A0" w:rsidRPr="00EF555B" w:rsidRDefault="004928A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5C7F2C" w14:textId="5D0416E4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14DAD41F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655FD5" w14:textId="77777777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Molidae</w:t>
            </w:r>
            <w:r w:rsidR="008A58AF" w:rsidRPr="00EF555B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1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1A5D46" w14:textId="77777777" w:rsidR="004928A0" w:rsidRPr="00EF555B" w:rsidRDefault="004928A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7919AC" w14:textId="6E0F373A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65F0811D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086DAC" w14:textId="04357436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Monacanthidae</w:t>
            </w:r>
            <w:r w:rsidR="00316CFA" w:rsidRPr="00EF555B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11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64331B" w14:textId="77777777" w:rsidR="004928A0" w:rsidRPr="00EF555B" w:rsidRDefault="004928A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09618F" w14:textId="5844BCB8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4894C488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963164" w14:textId="6D91BFE0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Monodactylidae</w:t>
            </w:r>
            <w:r w:rsidR="00AF7A44" w:rsidRPr="00EF555B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F1ACD5" w14:textId="77777777" w:rsidR="004928A0" w:rsidRPr="00EF555B" w:rsidRDefault="004928A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80499D" w14:textId="49B04299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70CABB71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446D9A" w14:textId="77777777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Monognathidae</w:t>
            </w:r>
            <w:r w:rsidR="008A58AF" w:rsidRPr="00EF555B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1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2D5867" w14:textId="035C2009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A54EBE" w14:textId="0D00C18D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4A368D6A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85D7E3" w14:textId="77777777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Moringuidae</w:t>
            </w:r>
            <w:r w:rsidR="008A58AF" w:rsidRPr="00EF555B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1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B7E06E" w14:textId="4173C3C1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29A1F2" w14:textId="0420D232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63F68DBB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DC06CF" w14:textId="585BC245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Muraenesocidae</w:t>
            </w:r>
            <w:r w:rsidR="00B75587" w:rsidRPr="00EF555B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12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FDEADE" w14:textId="77777777" w:rsidR="004928A0" w:rsidRPr="00EF555B" w:rsidRDefault="004928A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284547" w14:textId="18C68649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75B7D686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A83014" w14:textId="77777777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Muraenidae</w:t>
            </w:r>
            <w:r w:rsidR="008A58AF" w:rsidRPr="00EF555B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1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492D62" w14:textId="76075B71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5ED254" w14:textId="628BB635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40F73684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ADD61B" w14:textId="77777777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Myrocongridae</w:t>
            </w:r>
            <w:r w:rsidR="008A58AF" w:rsidRPr="00EF555B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1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FB945D" w14:textId="77777777" w:rsidR="004928A0" w:rsidRPr="00EF555B" w:rsidRDefault="004928A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77835B" w14:textId="596DD142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0911C3F3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F3347A" w14:textId="77777777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Nemichthyidae</w:t>
            </w:r>
            <w:r w:rsidR="008A58AF" w:rsidRPr="00EF555B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1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3113F3" w14:textId="77777777" w:rsidR="004928A0" w:rsidRPr="00EF555B" w:rsidRDefault="004928A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D70CC5" w14:textId="0BC68851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7ED50EAB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9707B7" w14:textId="77777777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Neoceratiidae</w:t>
            </w:r>
            <w:r w:rsidR="008A58AF" w:rsidRPr="00EF555B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1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0FA112" w14:textId="77777777" w:rsidR="004928A0" w:rsidRPr="00EF555B" w:rsidRDefault="004928A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A2DBC0" w14:textId="6DA9456C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13A24DED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A0B69F" w14:textId="77777777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Nettastomatidae</w:t>
            </w:r>
            <w:r w:rsidR="008A58AF" w:rsidRPr="00EF555B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1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8ADF63" w14:textId="5403179B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A8827A" w14:textId="3C8D53F2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01363311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943B23" w14:textId="0B7ADAF5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Notopteridae</w:t>
            </w:r>
            <w:r w:rsidR="00AF7A44" w:rsidRPr="00EF555B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AD96D7" w14:textId="77777777" w:rsidR="004928A0" w:rsidRPr="00EF555B" w:rsidRDefault="004928A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8089DF" w14:textId="164FBD7C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363D5103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51BAD1" w14:textId="77777777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Odacidae</w:t>
            </w:r>
            <w:r w:rsidR="008A58AF" w:rsidRPr="00EF555B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1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789AC7" w14:textId="77777777" w:rsidR="004928A0" w:rsidRPr="00EF555B" w:rsidRDefault="004928A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D681C5" w14:textId="01078B35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3200727C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59B009" w14:textId="77777777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Oneirodidae</w:t>
            </w:r>
            <w:r w:rsidR="008A58AF" w:rsidRPr="00EF555B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1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C34234" w14:textId="77777777" w:rsidR="004928A0" w:rsidRPr="00EF555B" w:rsidRDefault="004928A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CFA52C" w14:textId="18D05FFF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0F97B615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34CF4B" w14:textId="77777777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Ophichthidae</w:t>
            </w:r>
            <w:r w:rsidR="008A58AF" w:rsidRPr="00EF555B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1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015EB1" w14:textId="3EE5A950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9A7C1A" w14:textId="2B9DFCA4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7FDD8EDE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3105CA" w14:textId="77777777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Ophididae</w:t>
            </w:r>
            <w:r w:rsidR="008A58AF" w:rsidRPr="00EF555B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1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B7FF22" w14:textId="77777777" w:rsidR="004928A0" w:rsidRPr="00EF555B" w:rsidRDefault="004928A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C392A5" w14:textId="6C170E3F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52FF764F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BECD10" w14:textId="032E8FBF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Osteoglossidae</w:t>
            </w:r>
            <w:r w:rsidR="00AF7A44" w:rsidRPr="00EF555B">
              <w:rPr>
                <w:rFonts w:ascii="Times New Roman" w:eastAsia="Times New Roman" w:hAnsi="Times New Roman" w:cs="Times New Roman"/>
                <w:color w:val="000000"/>
              </w:rPr>
              <w:t>**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CDC6BD" w14:textId="77777777" w:rsidR="004928A0" w:rsidRPr="00EF555B" w:rsidRDefault="004928A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4E181A" w14:textId="1BEED4CC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3B582093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6A9EE0" w14:textId="77777777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Ostraciidae</w:t>
            </w:r>
            <w:r w:rsidR="008A58AF" w:rsidRPr="00EF555B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1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5DB99C" w14:textId="77777777" w:rsidR="004928A0" w:rsidRPr="00EF555B" w:rsidRDefault="004928A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A68564" w14:textId="52897804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46A48D55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E679AD" w14:textId="1160F9C1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Parabrotulidae</w:t>
            </w:r>
            <w:r w:rsidR="00DF0817" w:rsidRPr="00EF555B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13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D6A642" w14:textId="77777777" w:rsidR="004928A0" w:rsidRPr="00EF555B" w:rsidRDefault="004928A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B5059A" w14:textId="457F40C9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148BB043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CECC0C" w14:textId="77777777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Pataecidae</w:t>
            </w:r>
            <w:r w:rsidR="008A58AF" w:rsidRPr="00EF555B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1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76BDDA" w14:textId="77777777" w:rsidR="004928A0" w:rsidRPr="00EF555B" w:rsidRDefault="004928A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5E37B4" w14:textId="1AE342B4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3800E645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F5B2D6" w14:textId="2C4D4258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Phallostethidae</w:t>
            </w:r>
            <w:r w:rsidR="00AF7A44" w:rsidRPr="00EF555B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DA93EE" w14:textId="77777777" w:rsidR="004928A0" w:rsidRPr="00EF555B" w:rsidRDefault="004928A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6A09A6" w14:textId="011703FE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16553067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8EAB0D" w14:textId="77777777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Pholidae</w:t>
            </w:r>
            <w:r w:rsidR="008A58AF" w:rsidRPr="00EF555B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1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44DE3A" w14:textId="77777777" w:rsidR="004928A0" w:rsidRPr="00EF555B" w:rsidRDefault="004928A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0E1C00" w14:textId="1B9840A2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17A1BE05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2E9165" w14:textId="77777777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Platytroctidae</w:t>
            </w:r>
            <w:r w:rsidR="008A58AF" w:rsidRPr="00EF555B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1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8CAF73" w14:textId="77777777" w:rsidR="004928A0" w:rsidRPr="00EF555B" w:rsidRDefault="004928A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33ADDC" w14:textId="46577B39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205D62BB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038B47" w14:textId="2AF6E70A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Pristigasteridae</w:t>
            </w:r>
            <w:r w:rsidR="00AF7A44" w:rsidRPr="00EF555B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02E4E2" w14:textId="77777777" w:rsidR="004928A0" w:rsidRPr="00EF555B" w:rsidRDefault="004928A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136D85" w14:textId="335D7D9F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22D9631B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A16A7D" w14:textId="01314586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Pseudochromidae</w:t>
            </w:r>
            <w:r w:rsidR="00A17DA9" w:rsidRPr="00EF555B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6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7F0CFD" w14:textId="77777777" w:rsidR="004928A0" w:rsidRPr="00EF555B" w:rsidRDefault="004928A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21F5A4" w14:textId="02318D86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6B878F75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BBCF94" w14:textId="77777777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Ptilichthyidae</w:t>
            </w:r>
            <w:r w:rsidR="008A58AF" w:rsidRPr="00EF555B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1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17048C" w14:textId="77777777" w:rsidR="004928A0" w:rsidRPr="00EF555B" w:rsidRDefault="004928A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162B4B" w14:textId="537B7AEA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2EAAC0C7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976E55" w14:textId="5D0A3689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Radiicephalidae</w:t>
            </w:r>
            <w:r w:rsidR="00AF7A44" w:rsidRPr="00EF555B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7087A0" w14:textId="77777777" w:rsidR="004928A0" w:rsidRPr="00EF555B" w:rsidRDefault="004928A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0FC950" w14:textId="5330C42F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313B3BB6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B26D67" w14:textId="77777777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Rhamphichthyidae</w:t>
            </w:r>
            <w:r w:rsidR="008A58AF" w:rsidRPr="00EF555B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1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1C03D3" w14:textId="77777777" w:rsidR="004928A0" w:rsidRPr="00EF555B" w:rsidRDefault="004928A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CB95B6" w14:textId="7575E133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69FC05E3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6E91BA" w14:textId="6BDAFFAE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Rivulidae</w:t>
            </w:r>
            <w:r w:rsidR="00AF7A44" w:rsidRPr="00EF555B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D979E4" w14:textId="77777777" w:rsidR="004928A0" w:rsidRPr="00EF555B" w:rsidRDefault="004928A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25FA31" w14:textId="20AB4044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79E380CE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7AB860" w14:textId="77777777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Saccopharyngidae</w:t>
            </w:r>
            <w:r w:rsidR="008A58AF" w:rsidRPr="00EF555B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1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FFE55B" w14:textId="77777777" w:rsidR="004928A0" w:rsidRPr="00EF555B" w:rsidRDefault="004928A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0ED3E2" w14:textId="32302DFD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1D50DF06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D15AC5" w14:textId="5D0A91E7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strike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strike/>
                <w:color w:val="000000"/>
              </w:rPr>
              <w:t>Schilbidae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93FBD4" w14:textId="77777777" w:rsidR="004928A0" w:rsidRPr="00EF555B" w:rsidRDefault="004928A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30B9B3" w14:textId="10932F32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191D0EEC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88983C" w14:textId="6327D452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Schindleriidae</w:t>
            </w:r>
            <w:r w:rsidR="00AF7A44" w:rsidRPr="00EF555B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451256" w14:textId="77777777" w:rsidR="004928A0" w:rsidRPr="00EF555B" w:rsidRDefault="004928A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DD2D3B" w14:textId="2DAB28C5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66E004B9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D22916" w14:textId="77777777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Scytalinidae</w:t>
            </w:r>
            <w:r w:rsidR="008A58AF" w:rsidRPr="00EF555B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1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7EF10E" w14:textId="77777777" w:rsidR="004928A0" w:rsidRPr="00EF555B" w:rsidRDefault="004928A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F28B8B" w14:textId="52D8DA36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2CCEF1EA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221402" w14:textId="77777777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Serrivomeridae</w:t>
            </w:r>
            <w:r w:rsidR="008A58AF" w:rsidRPr="00EF555B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1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6672A9" w14:textId="77777777" w:rsidR="004928A0" w:rsidRPr="00EF555B" w:rsidRDefault="004928A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498061" w14:textId="5B333477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5F7F5116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236E55" w14:textId="6C037E20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strike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strike/>
                <w:color w:val="000000"/>
              </w:rPr>
              <w:t>Siluridae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4C81ED" w14:textId="77777777" w:rsidR="004928A0" w:rsidRPr="00EF555B" w:rsidRDefault="004928A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215323" w14:textId="3895E1E6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64DA802C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569E12" w14:textId="77777777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Soleidae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FAF3A7" w14:textId="7692B98C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6222B7" w14:textId="77777777" w:rsidR="004928A0" w:rsidRPr="00EF555B" w:rsidRDefault="004928A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4928A0" w:rsidRPr="00EF555B" w14:paraId="35094658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7412F1" w14:textId="77777777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Sternopygidae</w:t>
            </w:r>
            <w:r w:rsidR="008A58AF" w:rsidRPr="00EF555B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1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078429" w14:textId="77777777" w:rsidR="004928A0" w:rsidRPr="00EF555B" w:rsidRDefault="004928A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660638" w14:textId="74942601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29A3B0BA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DC7A0E" w14:textId="77777777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Stichaeidae</w:t>
            </w:r>
            <w:r w:rsidR="008A58AF" w:rsidRPr="00EF555B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1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434DFF" w14:textId="77777777" w:rsidR="004928A0" w:rsidRPr="00EF555B" w:rsidRDefault="004928A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13DA20" w14:textId="2440B82F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7A552613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BFA4C4" w14:textId="77777777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Stomiidae</w:t>
            </w:r>
            <w:r w:rsidR="008A58AF" w:rsidRPr="00EF555B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1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20BAD5" w14:textId="69B6C806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AC7019" w14:textId="77777777" w:rsidR="004928A0" w:rsidRPr="00EF555B" w:rsidRDefault="004928A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4928A0" w:rsidRPr="00EF555B" w14:paraId="67EB02AD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A2B38B" w14:textId="77777777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Stromateidae</w:t>
            </w:r>
            <w:r w:rsidR="008A58AF" w:rsidRPr="00EF555B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1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CEB317" w14:textId="77777777" w:rsidR="004928A0" w:rsidRPr="00EF555B" w:rsidRDefault="004928A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B939CC" w14:textId="29B6546E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7B981902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D29033" w14:textId="77777777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Stylephoridae</w:t>
            </w:r>
            <w:r w:rsidR="008A58AF" w:rsidRPr="00EF555B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1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F2B6D7" w14:textId="77777777" w:rsidR="004928A0" w:rsidRPr="00EF555B" w:rsidRDefault="004928A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5D266D" w14:textId="557577F9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7824B2B4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0453C5" w14:textId="77777777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Synaphobranchidae</w:t>
            </w:r>
            <w:r w:rsidR="008A58AF" w:rsidRPr="00EF555B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1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0E71B9" w14:textId="0D297DAD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2DB925" w14:textId="6F38F5C0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0E1B7DC6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E8A3AB" w14:textId="77777777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Synbranchidae</w:t>
            </w:r>
            <w:r w:rsidR="008A58AF" w:rsidRPr="00EF555B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1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DBAFC3" w14:textId="571B9D0F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F2A11D" w14:textId="1BE65442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40912DCC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B4DD29" w14:textId="77777777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Syngnathidae</w:t>
            </w:r>
            <w:r w:rsidR="008A58AF" w:rsidRPr="00EF555B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1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954BA1" w14:textId="6FA6DFA2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83423E" w14:textId="3C7E5BD6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4192D1A3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96CCD1" w14:textId="77777777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Tetraodontidae</w:t>
            </w:r>
            <w:r w:rsidR="008A58AF" w:rsidRPr="00EF555B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1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3C425E" w14:textId="77777777" w:rsidR="004928A0" w:rsidRPr="00EF555B" w:rsidRDefault="004928A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CB0531" w14:textId="509E901D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25743BB3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8133D5" w14:textId="77777777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Thaumatichthyidae</w:t>
            </w:r>
            <w:r w:rsidR="008A58AF" w:rsidRPr="00EF555B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1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AE4626" w14:textId="77777777" w:rsidR="004928A0" w:rsidRPr="00EF555B" w:rsidRDefault="004928A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C5FC7D" w14:textId="4BA3A264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5952ECF2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231844" w14:textId="77777777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Trachipteridae</w:t>
            </w:r>
            <w:r w:rsidR="008A58AF" w:rsidRPr="00EF555B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1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66EB88" w14:textId="77777777" w:rsidR="004928A0" w:rsidRPr="00EF555B" w:rsidRDefault="004928A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667994" w14:textId="25673A8A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7047121E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58D302" w14:textId="77777777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Trichiuridae</w:t>
            </w:r>
            <w:r w:rsidR="008A58AF" w:rsidRPr="00EF555B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1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A3DE6D" w14:textId="77777777" w:rsidR="004928A0" w:rsidRPr="00EF555B" w:rsidRDefault="004928A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98C840" w14:textId="448EB916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41B317EC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8F050D" w14:textId="20315E63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Trichomycteridae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C1C32E" w14:textId="77777777" w:rsidR="004928A0" w:rsidRPr="00EF555B" w:rsidRDefault="004928A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696E24" w14:textId="0DDEFE0E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73A77BC0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A97F18" w14:textId="77777777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Triodontidae</w:t>
            </w:r>
            <w:r w:rsidR="008A58AF" w:rsidRPr="00EF555B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1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7D84B4" w14:textId="77777777" w:rsidR="004928A0" w:rsidRPr="00EF555B" w:rsidRDefault="004928A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589DB8" w14:textId="2BFB123E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68F23A37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4361C4" w14:textId="77777777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iphiidae</w:t>
            </w:r>
            <w:r w:rsidR="008A58AF" w:rsidRPr="00EF555B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1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0AA77E" w14:textId="77777777" w:rsidR="004928A0" w:rsidRPr="00EF555B" w:rsidRDefault="004928A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C88064" w14:textId="09C7270D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095E282C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B05188" w14:textId="77777777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Zaproridae</w:t>
            </w:r>
            <w:r w:rsidR="008A58AF" w:rsidRPr="00EF555B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1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34AA6C" w14:textId="77777777" w:rsidR="004928A0" w:rsidRPr="00EF555B" w:rsidRDefault="004928A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7AA6CE" w14:textId="6D3000CC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  <w:tr w:rsidR="004928A0" w:rsidRPr="00EF555B" w14:paraId="185DCB07" w14:textId="77777777" w:rsidTr="00EF555B">
        <w:trPr>
          <w:trHeight w:val="300"/>
        </w:trPr>
        <w:tc>
          <w:tcPr>
            <w:tcW w:w="2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37D2DB" w14:textId="77777777" w:rsidR="004928A0" w:rsidRPr="00EF555B" w:rsidRDefault="004928A0" w:rsidP="004928A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Zoarcidae</w:t>
            </w:r>
            <w:r w:rsidR="008A58AF" w:rsidRPr="00EF555B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1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A12894" w14:textId="77777777" w:rsidR="004928A0" w:rsidRPr="00EF555B" w:rsidRDefault="004928A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9E638C" w14:textId="18EA7F9C" w:rsidR="004928A0" w:rsidRPr="00EF555B" w:rsidRDefault="000E1430" w:rsidP="004928A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F555B">
              <w:rPr>
                <w:rFonts w:ascii="Times New Roman" w:eastAsia="Times New Roman" w:hAnsi="Times New Roman" w:cs="Times New Roman"/>
                <w:color w:val="000000"/>
              </w:rPr>
              <w:t>X</w:t>
            </w:r>
          </w:p>
        </w:tc>
      </w:tr>
    </w:tbl>
    <w:p w14:paraId="056E5663" w14:textId="75A49667" w:rsidR="00AF7A44" w:rsidRPr="00EF555B" w:rsidRDefault="000E1430" w:rsidP="00AF7A44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rPr>
          <w:rFonts w:ascii="Times New Roman" w:hAnsi="Times New Roman" w:cs="Times New Roman"/>
        </w:rPr>
      </w:pPr>
      <w:r w:rsidRPr="00EF555B">
        <w:rPr>
          <w:rFonts w:ascii="Times New Roman" w:hAnsi="Times New Roman" w:cs="Times New Roman"/>
        </w:rPr>
        <w:t>_______________________________________________________________________</w:t>
      </w:r>
    </w:p>
    <w:p w14:paraId="2E6E2963" w14:textId="0B027F5A" w:rsidR="00AF7A44" w:rsidRPr="00EF555B" w:rsidRDefault="00AF7A44" w:rsidP="00AF7A44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rPr>
          <w:rFonts w:ascii="Times New Roman" w:hAnsi="Times New Roman" w:cs="Times New Roman"/>
          <w:sz w:val="22"/>
          <w:szCs w:val="22"/>
        </w:rPr>
      </w:pPr>
      <w:r w:rsidRPr="00EF555B">
        <w:rPr>
          <w:rFonts w:ascii="Times New Roman" w:hAnsi="Times New Roman" w:cs="Times New Roman"/>
          <w:sz w:val="22"/>
          <w:szCs w:val="22"/>
        </w:rPr>
        <w:t xml:space="preserve">1- Families previously documented </w:t>
      </w:r>
      <w:r w:rsidR="00041F02" w:rsidRPr="00EF555B">
        <w:rPr>
          <w:rFonts w:ascii="Times New Roman" w:hAnsi="Times New Roman" w:cs="Times New Roman"/>
          <w:sz w:val="22"/>
          <w:szCs w:val="22"/>
        </w:rPr>
        <w:fldChar w:fldCharType="begin"/>
      </w:r>
      <w:r w:rsidR="00EB4129" w:rsidRPr="00EF555B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Nelson&lt;/Author&gt;&lt;Year&gt;1990&lt;/Year&gt;&lt;RecNum&gt;198&lt;/RecNum&gt;&lt;DisplayText&gt;(Nelson 1990)&lt;/DisplayText&gt;&lt;record&gt;&lt;rec-number&gt;198&lt;/rec-number&gt;&lt;foreign-keys&gt;&lt;key app="EN" db-id="eazevtzdfsxexlefx585rxt5rzp59xetp5xs" timestamp="1479159989"&gt;198&lt;/key&gt;&lt;/foreign-keys&gt;&lt;ref-type name="Journal Article"&gt;17&lt;/ref-type&gt;&lt;contributors&gt;&lt;authors&gt;&lt;author&gt;Nelson, Joseph S.&lt;/author&gt;&lt;/authors&gt;&lt;/contributors&gt;&lt;titles&gt;&lt;title&gt;Analysis of the multiple occurrence of pelvic fin absence in extant fishes&lt;/title&gt;&lt;secondary-title&gt;Matsya&lt;/secondary-title&gt;&lt;/titles&gt;&lt;periodical&gt;&lt;full-title&gt;Matsya&lt;/full-title&gt;&lt;abbr-1&gt;Matsya&lt;/abbr-1&gt;&lt;/periodical&gt;&lt;pages&gt;21-38&lt;/pages&gt;&lt;volume&gt;15/16&lt;/volume&gt;&lt;dates&gt;&lt;year&gt;1990&lt;/year&gt;&lt;/dates&gt;&lt;urls&gt;&lt;/urls&gt;&lt;/record&gt;&lt;/Cite&gt;&lt;/EndNote&gt;</w:instrText>
      </w:r>
      <w:r w:rsidR="00041F02" w:rsidRPr="00EF555B">
        <w:rPr>
          <w:rFonts w:ascii="Times New Roman" w:hAnsi="Times New Roman" w:cs="Times New Roman"/>
          <w:sz w:val="22"/>
          <w:szCs w:val="22"/>
        </w:rPr>
        <w:fldChar w:fldCharType="separate"/>
      </w:r>
      <w:r w:rsidR="00EB4129" w:rsidRPr="00EF555B">
        <w:rPr>
          <w:rFonts w:ascii="Times New Roman" w:hAnsi="Times New Roman" w:cs="Times New Roman"/>
          <w:noProof/>
          <w:sz w:val="22"/>
          <w:szCs w:val="22"/>
        </w:rPr>
        <w:t>(Nelson 1990)</w:t>
      </w:r>
      <w:r w:rsidR="00041F02" w:rsidRPr="00EF555B">
        <w:rPr>
          <w:rFonts w:ascii="Times New Roman" w:hAnsi="Times New Roman" w:cs="Times New Roman"/>
          <w:sz w:val="22"/>
          <w:szCs w:val="22"/>
        </w:rPr>
        <w:fldChar w:fldCharType="end"/>
      </w:r>
    </w:p>
    <w:p w14:paraId="53369122" w14:textId="640EA3E4" w:rsidR="00AF7A44" w:rsidRPr="00EF555B" w:rsidRDefault="000B10EE" w:rsidP="00AF7A44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rPr>
          <w:rFonts w:ascii="Times New Roman" w:hAnsi="Times New Roman" w:cs="Times New Roman"/>
          <w:sz w:val="22"/>
          <w:szCs w:val="22"/>
        </w:rPr>
      </w:pPr>
      <w:r w:rsidRPr="00EF555B">
        <w:rPr>
          <w:rFonts w:ascii="Times New Roman" w:hAnsi="Times New Roman" w:cs="Times New Roman"/>
          <w:sz w:val="22"/>
          <w:szCs w:val="22"/>
        </w:rPr>
        <w:t>2- Taxonomic name change</w:t>
      </w:r>
      <w:r w:rsidR="00AF7A44" w:rsidRPr="00EF555B">
        <w:rPr>
          <w:rFonts w:ascii="Times New Roman" w:hAnsi="Times New Roman" w:cs="Times New Roman"/>
          <w:sz w:val="22"/>
          <w:szCs w:val="22"/>
        </w:rPr>
        <w:t xml:space="preserve"> </w:t>
      </w:r>
      <w:r w:rsidR="00041F02" w:rsidRPr="00EF555B">
        <w:rPr>
          <w:rFonts w:ascii="Times New Roman" w:hAnsi="Times New Roman" w:cs="Times New Roman"/>
          <w:sz w:val="22"/>
          <w:szCs w:val="22"/>
        </w:rPr>
        <w:fldChar w:fldCharType="begin"/>
      </w:r>
      <w:r w:rsidR="00EB4129" w:rsidRPr="00EF555B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Nelson&lt;/Author&gt;&lt;Year&gt;1990&lt;/Year&gt;&lt;RecNum&gt;198&lt;/RecNum&gt;&lt;DisplayText&gt;(Nelson 1984, Nelson 1990)&lt;/DisplayText&gt;&lt;record&gt;&lt;rec-number&gt;198&lt;/rec-number&gt;&lt;foreign-keys&gt;&lt;key app="EN" db-id="eazevtzdfsxexlefx585rxt5rzp59xetp5xs" timestamp="1479159989"&gt;198&lt;/key&gt;&lt;/foreign-keys&gt;&lt;ref-type name="Journal Article"&gt;17&lt;/ref-type&gt;&lt;contributors&gt;&lt;authors&gt;&lt;author&gt;Nelson, Joseph S.&lt;/author&gt;&lt;/authors&gt;&lt;/contributors&gt;&lt;titles&gt;&lt;title&gt;Analysis of the multiple occurrence of pelvic fin absence in extant fishes&lt;/title&gt;&lt;secondary-title&gt;Matsya&lt;/secondary-title&gt;&lt;/titles&gt;&lt;periodical&gt;&lt;full-title&gt;Matsya&lt;/full-title&gt;&lt;abbr-1&gt;Matsya&lt;/abbr-1&gt;&lt;/periodical&gt;&lt;pages&gt;21-38&lt;/pages&gt;&lt;volume&gt;15/16&lt;/volume&gt;&lt;dates&gt;&lt;year&gt;1990&lt;/year&gt;&lt;/dates&gt;&lt;urls&gt;&lt;/urls&gt;&lt;/record&gt;&lt;/Cite&gt;&lt;Cite&gt;&lt;Author&gt;Nelson&lt;/Author&gt;&lt;Year&gt;1984&lt;/Year&gt;&lt;RecNum&gt;195&lt;/RecNum&gt;&lt;record&gt;&lt;rec-number&gt;195&lt;/rec-number&gt;&lt;foreign-keys&gt;&lt;key app="EN" db-id="eazevtzdfsxexlefx585rxt5rzp59xetp5xs" timestamp="1478792136"&gt;195&lt;/key&gt;&lt;/foreign-keys&gt;&lt;ref-type name="Book"&gt;6&lt;/ref-type&gt;&lt;contributors&gt;&lt;authors&gt;&lt;author&gt;Nelson, J.S.&lt;/author&gt;&lt;/authors&gt;&lt;/contributors&gt;&lt;titles&gt;&lt;title&gt;Fishes of the World&lt;/title&gt;&lt;/titles&gt;&lt;pages&gt;523&lt;/pages&gt;&lt;edition&gt;2nd&lt;/edition&gt;&lt;dates&gt;&lt;year&gt;1984&lt;/year&gt;&lt;/dates&gt;&lt;pub-location&gt;New York&lt;/pub-location&gt;&lt;publisher&gt;John Wiley &amp;amp; Sons, Inc.&lt;/publisher&gt;&lt;isbn&gt;0-471-86475-7&lt;/isbn&gt;&lt;urls&gt;&lt;/urls&gt;&lt;/record&gt;&lt;/Cite&gt;&lt;/EndNote&gt;</w:instrText>
      </w:r>
      <w:r w:rsidR="00041F02" w:rsidRPr="00EF555B">
        <w:rPr>
          <w:rFonts w:ascii="Times New Roman" w:hAnsi="Times New Roman" w:cs="Times New Roman"/>
          <w:sz w:val="22"/>
          <w:szCs w:val="22"/>
        </w:rPr>
        <w:fldChar w:fldCharType="separate"/>
      </w:r>
      <w:r w:rsidR="00EB4129" w:rsidRPr="00EF555B">
        <w:rPr>
          <w:rFonts w:ascii="Times New Roman" w:hAnsi="Times New Roman" w:cs="Times New Roman"/>
          <w:noProof/>
          <w:sz w:val="22"/>
          <w:szCs w:val="22"/>
        </w:rPr>
        <w:t>(Nelson 1984, 1990)</w:t>
      </w:r>
      <w:r w:rsidR="00041F02" w:rsidRPr="00EF555B">
        <w:rPr>
          <w:rFonts w:ascii="Times New Roman" w:hAnsi="Times New Roman" w:cs="Times New Roman"/>
          <w:sz w:val="22"/>
          <w:szCs w:val="22"/>
        </w:rPr>
        <w:fldChar w:fldCharType="end"/>
      </w:r>
      <w:r w:rsidR="00AF7A44" w:rsidRPr="00EF555B">
        <w:rPr>
          <w:rFonts w:ascii="Times New Roman" w:hAnsi="Times New Roman" w:cs="Times New Roman"/>
          <w:sz w:val="22"/>
          <w:szCs w:val="22"/>
        </w:rPr>
        <w:t>; previously Alabetidae</w:t>
      </w:r>
    </w:p>
    <w:p w14:paraId="67C333F9" w14:textId="6F683BB0" w:rsidR="00AF7A44" w:rsidRPr="00EF555B" w:rsidRDefault="00AF7A44" w:rsidP="00AF7A44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rPr>
          <w:rFonts w:ascii="Times New Roman" w:hAnsi="Times New Roman" w:cs="Times New Roman"/>
          <w:sz w:val="22"/>
          <w:szCs w:val="22"/>
        </w:rPr>
      </w:pPr>
      <w:r w:rsidRPr="00EF555B">
        <w:rPr>
          <w:rFonts w:ascii="Times New Roman" w:hAnsi="Times New Roman" w:cs="Times New Roman"/>
          <w:sz w:val="22"/>
          <w:szCs w:val="22"/>
        </w:rPr>
        <w:t>3- Apolectidae (Formionidae</w:t>
      </w:r>
      <w:r w:rsidR="00EB4129" w:rsidRPr="00EF555B">
        <w:rPr>
          <w:rFonts w:ascii="Times New Roman" w:hAnsi="Times New Roman" w:cs="Times New Roman"/>
          <w:sz w:val="22"/>
          <w:szCs w:val="22"/>
        </w:rPr>
        <w:t>)</w:t>
      </w:r>
      <w:r w:rsidRPr="00EF555B">
        <w:rPr>
          <w:rFonts w:ascii="Times New Roman" w:hAnsi="Times New Roman" w:cs="Times New Roman"/>
          <w:sz w:val="22"/>
          <w:szCs w:val="22"/>
        </w:rPr>
        <w:t xml:space="preserve"> </w:t>
      </w:r>
      <w:r w:rsidR="00041F02" w:rsidRPr="00EF555B">
        <w:rPr>
          <w:rFonts w:ascii="Times New Roman" w:hAnsi="Times New Roman" w:cs="Times New Roman"/>
          <w:sz w:val="22"/>
          <w:szCs w:val="22"/>
        </w:rPr>
        <w:fldChar w:fldCharType="begin"/>
      </w:r>
      <w:r w:rsidR="00EB4129" w:rsidRPr="00EF555B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Nelson&lt;/Author&gt;&lt;Year&gt;1990&lt;/Year&gt;&lt;RecNum&gt;198&lt;/RecNum&gt;&lt;DisplayText&gt;(Nelson 1984, Nelson 1990)&lt;/DisplayText&gt;&lt;record&gt;&lt;rec-number&gt;198&lt;/rec-number&gt;&lt;foreign-keys&gt;&lt;key app="EN" db-id="eazevtzdfsxexlefx585rxt5rzp59xetp5xs" timestamp="1479159989"&gt;198&lt;/key&gt;&lt;/foreign-keys&gt;&lt;ref-type name="Journal Article"&gt;17&lt;/ref-type&gt;&lt;contributors&gt;&lt;authors&gt;&lt;author&gt;Nelson, Joseph S.&lt;/author&gt;&lt;/authors&gt;&lt;/contributors&gt;&lt;titles&gt;&lt;title&gt;Analysis of the multiple occurrence of pelvic fin absence in extant fishes&lt;/title&gt;&lt;secondary-title&gt;Matsya&lt;/secondary-title&gt;&lt;/titles&gt;&lt;periodical&gt;&lt;full-title&gt;Matsya&lt;/full-title&gt;&lt;abbr-1&gt;Matsya&lt;/abbr-1&gt;&lt;/periodical&gt;&lt;pages&gt;21-38&lt;/pages&gt;&lt;volume&gt;15/16&lt;/volume&gt;&lt;dates&gt;&lt;year&gt;1990&lt;/year&gt;&lt;/dates&gt;&lt;urls&gt;&lt;/urls&gt;&lt;/record&gt;&lt;/Cite&gt;&lt;Cite&gt;&lt;Author&gt;Nelson&lt;/Author&gt;&lt;Year&gt;1984&lt;/Year&gt;&lt;RecNum&gt;195&lt;/RecNum&gt;&lt;record&gt;&lt;rec-number&gt;195&lt;/rec-number&gt;&lt;foreign-keys&gt;&lt;key app="EN" db-id="eazevtzdfsxexlefx585rxt5rzp59xetp5xs" timestamp="1478792136"&gt;195&lt;/key&gt;&lt;/foreign-keys&gt;&lt;ref-type name="Book"&gt;6&lt;/ref-type&gt;&lt;contributors&gt;&lt;authors&gt;&lt;author&gt;Nelson, J.S.&lt;/author&gt;&lt;/authors&gt;&lt;/contributors&gt;&lt;titles&gt;&lt;title&gt;Fishes of the World&lt;/title&gt;&lt;/titles&gt;&lt;pages&gt;523&lt;/pages&gt;&lt;edition&gt;2nd&lt;/edition&gt;&lt;dates&gt;&lt;year&gt;1984&lt;/year&gt;&lt;/dates&gt;&lt;pub-location&gt;New York&lt;/pub-location&gt;&lt;publisher&gt;John Wiley &amp;amp; Sons, Inc.&lt;/publisher&gt;&lt;isbn&gt;0-471-86475-7&lt;/isbn&gt;&lt;urls&gt;&lt;/urls&gt;&lt;/record&gt;&lt;/Cite&gt;&lt;/EndNote&gt;</w:instrText>
      </w:r>
      <w:r w:rsidR="00041F02" w:rsidRPr="00EF555B">
        <w:rPr>
          <w:rFonts w:ascii="Times New Roman" w:hAnsi="Times New Roman" w:cs="Times New Roman"/>
          <w:sz w:val="22"/>
          <w:szCs w:val="22"/>
        </w:rPr>
        <w:fldChar w:fldCharType="separate"/>
      </w:r>
      <w:r w:rsidR="00EB4129" w:rsidRPr="00EF555B">
        <w:rPr>
          <w:rFonts w:ascii="Times New Roman" w:hAnsi="Times New Roman" w:cs="Times New Roman"/>
          <w:noProof/>
          <w:sz w:val="22"/>
          <w:szCs w:val="22"/>
        </w:rPr>
        <w:t>(Nelson 1984, 1990)</w:t>
      </w:r>
      <w:r w:rsidR="00041F02" w:rsidRPr="00EF555B">
        <w:rPr>
          <w:rFonts w:ascii="Times New Roman" w:hAnsi="Times New Roman" w:cs="Times New Roman"/>
          <w:sz w:val="22"/>
          <w:szCs w:val="22"/>
        </w:rPr>
        <w:fldChar w:fldCharType="end"/>
      </w:r>
      <w:r w:rsidR="00041F02" w:rsidRPr="00EF555B">
        <w:rPr>
          <w:rFonts w:ascii="Times New Roman" w:hAnsi="Times New Roman" w:cs="Times New Roman"/>
          <w:sz w:val="22"/>
          <w:szCs w:val="22"/>
        </w:rPr>
        <w:t xml:space="preserve">; </w:t>
      </w:r>
      <w:r w:rsidRPr="00EF555B">
        <w:rPr>
          <w:rFonts w:ascii="Times New Roman" w:hAnsi="Times New Roman" w:cs="Times New Roman"/>
          <w:sz w:val="22"/>
          <w:szCs w:val="22"/>
        </w:rPr>
        <w:t>placement in Carangidae</w:t>
      </w:r>
    </w:p>
    <w:p w14:paraId="46ADB9B0" w14:textId="129814F2" w:rsidR="00AF7A44" w:rsidRPr="00EF555B" w:rsidRDefault="00AF7A44" w:rsidP="00AF7A44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  <w:sz w:val="22"/>
          <w:szCs w:val="22"/>
        </w:rPr>
      </w:pPr>
      <w:r w:rsidRPr="00EF555B">
        <w:rPr>
          <w:rFonts w:ascii="Times New Roman" w:hAnsi="Times New Roman" w:cs="Times New Roman"/>
          <w:sz w:val="22"/>
          <w:szCs w:val="22"/>
        </w:rPr>
        <w:t>4- Subfamily Aracaninae subsum</w:t>
      </w:r>
      <w:r w:rsidR="00041F02" w:rsidRPr="00EF555B">
        <w:rPr>
          <w:rFonts w:ascii="Times New Roman" w:hAnsi="Times New Roman" w:cs="Times New Roman"/>
          <w:sz w:val="22"/>
          <w:szCs w:val="22"/>
        </w:rPr>
        <w:t xml:space="preserve">ed within Ostraciidae </w:t>
      </w:r>
      <w:r w:rsidR="00041F02" w:rsidRPr="00EF555B">
        <w:rPr>
          <w:rFonts w:ascii="Times New Roman" w:hAnsi="Times New Roman" w:cs="Times New Roman"/>
          <w:sz w:val="22"/>
          <w:szCs w:val="22"/>
        </w:rPr>
        <w:fldChar w:fldCharType="begin"/>
      </w:r>
      <w:r w:rsidR="00EB4129" w:rsidRPr="00EF555B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Nelson&lt;/Author&gt;&lt;Year&gt;1990&lt;/Year&gt;&lt;RecNum&gt;198&lt;/RecNum&gt;&lt;DisplayText&gt;(Nelson 1984, Nelson 1990)&lt;/DisplayText&gt;&lt;record&gt;&lt;rec-number&gt;198&lt;/rec-number&gt;&lt;foreign-keys&gt;&lt;key app="EN" db-id="eazevtzdfsxexlefx585rxt5rzp59xetp5xs" timestamp="1479159989"&gt;198&lt;/key&gt;&lt;/foreign-keys&gt;&lt;ref-type name="Journal Article"&gt;17&lt;/ref-type&gt;&lt;contributors&gt;&lt;authors&gt;&lt;author&gt;Nelson, Joseph S.&lt;/author&gt;&lt;/authors&gt;&lt;/contributors&gt;&lt;titles&gt;&lt;title&gt;Analysis of the multiple occurrence of pelvic fin absence in extant fishes&lt;/title&gt;&lt;secondary-title&gt;Matsya&lt;/secondary-title&gt;&lt;/titles&gt;&lt;periodical&gt;&lt;full-title&gt;Matsya&lt;/full-title&gt;&lt;abbr-1&gt;Matsya&lt;/abbr-1&gt;&lt;/periodical&gt;&lt;pages&gt;21-38&lt;/pages&gt;&lt;volume&gt;15/16&lt;/volume&gt;&lt;dates&gt;&lt;year&gt;1990&lt;/year&gt;&lt;/dates&gt;&lt;urls&gt;&lt;/urls&gt;&lt;/record&gt;&lt;/Cite&gt;&lt;Cite&gt;&lt;Author&gt;Nelson&lt;/Author&gt;&lt;Year&gt;1984&lt;/Year&gt;&lt;RecNum&gt;195&lt;/RecNum&gt;&lt;record&gt;&lt;rec-number&gt;195&lt;/rec-number&gt;&lt;foreign-keys&gt;&lt;key app="EN" db-id="eazevtzdfsxexlefx585rxt5rzp59xetp5xs" timestamp="1478792136"&gt;195&lt;/key&gt;&lt;/foreign-keys&gt;&lt;ref-type name="Book"&gt;6&lt;/ref-type&gt;&lt;contributors&gt;&lt;authors&gt;&lt;author&gt;Nelson, J.S.&lt;/author&gt;&lt;/authors&gt;&lt;/contributors&gt;&lt;titles&gt;&lt;title&gt;Fishes of the World&lt;/title&gt;&lt;/titles&gt;&lt;pages&gt;523&lt;/pages&gt;&lt;edition&gt;2nd&lt;/edition&gt;&lt;dates&gt;&lt;year&gt;1984&lt;/year&gt;&lt;/dates&gt;&lt;pub-location&gt;New York&lt;/pub-location&gt;&lt;publisher&gt;John Wiley &amp;amp; Sons, Inc.&lt;/publisher&gt;&lt;isbn&gt;0-471-86475-7&lt;/isbn&gt;&lt;urls&gt;&lt;/urls&gt;&lt;/record&gt;&lt;/Cite&gt;&lt;/EndNote&gt;</w:instrText>
      </w:r>
      <w:r w:rsidR="00041F02" w:rsidRPr="00EF555B">
        <w:rPr>
          <w:rFonts w:ascii="Times New Roman" w:hAnsi="Times New Roman" w:cs="Times New Roman"/>
          <w:sz w:val="22"/>
          <w:szCs w:val="22"/>
        </w:rPr>
        <w:fldChar w:fldCharType="separate"/>
      </w:r>
      <w:r w:rsidR="00EB4129" w:rsidRPr="00EF555B">
        <w:rPr>
          <w:rFonts w:ascii="Times New Roman" w:hAnsi="Times New Roman" w:cs="Times New Roman"/>
          <w:noProof/>
          <w:sz w:val="22"/>
          <w:szCs w:val="22"/>
        </w:rPr>
        <w:t>(Nelson 1984, 1990)</w:t>
      </w:r>
      <w:r w:rsidR="00041F02" w:rsidRPr="00EF555B">
        <w:rPr>
          <w:rFonts w:ascii="Times New Roman" w:hAnsi="Times New Roman" w:cs="Times New Roman"/>
          <w:sz w:val="22"/>
          <w:szCs w:val="22"/>
        </w:rPr>
        <w:fldChar w:fldCharType="end"/>
      </w:r>
    </w:p>
    <w:p w14:paraId="11B973CD" w14:textId="5B9A14B9" w:rsidR="00AF7A44" w:rsidRPr="00EF555B" w:rsidRDefault="00AF7A44" w:rsidP="00AF7A44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  <w:sz w:val="22"/>
          <w:szCs w:val="22"/>
        </w:rPr>
      </w:pPr>
      <w:r w:rsidRPr="00EF555B">
        <w:rPr>
          <w:rFonts w:ascii="Times New Roman" w:hAnsi="Times New Roman" w:cs="Times New Roman"/>
          <w:sz w:val="22"/>
          <w:szCs w:val="22"/>
        </w:rPr>
        <w:t xml:space="preserve">5- </w:t>
      </w:r>
      <w:r w:rsidR="000B10EE" w:rsidRPr="00EF555B">
        <w:rPr>
          <w:rFonts w:ascii="Times New Roman" w:hAnsi="Times New Roman" w:cs="Times New Roman"/>
          <w:sz w:val="22"/>
          <w:szCs w:val="22"/>
        </w:rPr>
        <w:t>Taxonomic name change</w:t>
      </w:r>
      <w:r w:rsidRPr="00EF555B">
        <w:rPr>
          <w:rFonts w:ascii="Times New Roman" w:hAnsi="Times New Roman" w:cs="Times New Roman"/>
          <w:sz w:val="22"/>
          <w:szCs w:val="22"/>
        </w:rPr>
        <w:t>; previously Xenocongridae</w:t>
      </w:r>
      <w:r w:rsidR="00041F02" w:rsidRPr="00EF555B">
        <w:rPr>
          <w:rFonts w:ascii="Times New Roman" w:hAnsi="Times New Roman" w:cs="Times New Roman"/>
          <w:sz w:val="22"/>
          <w:szCs w:val="22"/>
        </w:rPr>
        <w:t xml:space="preserve"> </w:t>
      </w:r>
      <w:r w:rsidR="00041F02" w:rsidRPr="00EF555B">
        <w:rPr>
          <w:rFonts w:ascii="Times New Roman" w:hAnsi="Times New Roman" w:cs="Times New Roman"/>
          <w:sz w:val="22"/>
          <w:szCs w:val="22"/>
        </w:rPr>
        <w:fldChar w:fldCharType="begin"/>
      </w:r>
      <w:r w:rsidR="00EB4129" w:rsidRPr="00EF555B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Nelson&lt;/Author&gt;&lt;Year&gt;1990&lt;/Year&gt;&lt;RecNum&gt;198&lt;/RecNum&gt;&lt;DisplayText&gt;(Nelson 1990)&lt;/DisplayText&gt;&lt;record&gt;&lt;rec-number&gt;198&lt;/rec-number&gt;&lt;foreign-keys&gt;&lt;key app="EN" db-id="eazevtzdfsxexlefx585rxt5rzp59xetp5xs" timestamp="1479159989"&gt;198&lt;/key&gt;&lt;/foreign-keys&gt;&lt;ref-type name="Journal Article"&gt;17&lt;/ref-type&gt;&lt;contributors&gt;&lt;authors&gt;&lt;author&gt;Nelson, Joseph S.&lt;/author&gt;&lt;/authors&gt;&lt;/contributors&gt;&lt;titles&gt;&lt;title&gt;Analysis of the multiple occurrence of pelvic fin absence in extant fishes&lt;/title&gt;&lt;secondary-title&gt;Matsya&lt;/secondary-title&gt;&lt;/titles&gt;&lt;periodical&gt;&lt;full-title&gt;Matsya&lt;/full-title&gt;&lt;abbr-1&gt;Matsya&lt;/abbr-1&gt;&lt;/periodical&gt;&lt;pages&gt;21-38&lt;/pages&gt;&lt;volume&gt;15/16&lt;/volume&gt;&lt;dates&gt;&lt;year&gt;1990&lt;/year&gt;&lt;/dates&gt;&lt;urls&gt;&lt;/urls&gt;&lt;/record&gt;&lt;/Cite&gt;&lt;/EndNote&gt;</w:instrText>
      </w:r>
      <w:r w:rsidR="00041F02" w:rsidRPr="00EF555B">
        <w:rPr>
          <w:rFonts w:ascii="Times New Roman" w:hAnsi="Times New Roman" w:cs="Times New Roman"/>
          <w:sz w:val="22"/>
          <w:szCs w:val="22"/>
        </w:rPr>
        <w:fldChar w:fldCharType="separate"/>
      </w:r>
      <w:r w:rsidR="00EB4129" w:rsidRPr="00EF555B">
        <w:rPr>
          <w:rFonts w:ascii="Times New Roman" w:hAnsi="Times New Roman" w:cs="Times New Roman"/>
          <w:noProof/>
          <w:sz w:val="22"/>
          <w:szCs w:val="22"/>
        </w:rPr>
        <w:t>(Nelson 1990)</w:t>
      </w:r>
      <w:r w:rsidR="00041F02" w:rsidRPr="00EF555B">
        <w:rPr>
          <w:rFonts w:ascii="Times New Roman" w:hAnsi="Times New Roman" w:cs="Times New Roman"/>
          <w:sz w:val="22"/>
          <w:szCs w:val="22"/>
        </w:rPr>
        <w:fldChar w:fldCharType="end"/>
      </w:r>
    </w:p>
    <w:p w14:paraId="129C314E" w14:textId="1EF55631" w:rsidR="00AF7A44" w:rsidRPr="00EF555B" w:rsidRDefault="00AF7A44" w:rsidP="00AF7A44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  <w:sz w:val="22"/>
          <w:szCs w:val="22"/>
        </w:rPr>
      </w:pPr>
      <w:r w:rsidRPr="00EF555B">
        <w:rPr>
          <w:rFonts w:ascii="Times New Roman" w:hAnsi="Times New Roman" w:cs="Times New Roman"/>
          <w:sz w:val="22"/>
          <w:szCs w:val="22"/>
        </w:rPr>
        <w:t xml:space="preserve">6- </w:t>
      </w:r>
      <w:r w:rsidR="000B10EE" w:rsidRPr="00EF555B">
        <w:rPr>
          <w:rFonts w:ascii="Times New Roman" w:hAnsi="Times New Roman" w:cs="Times New Roman"/>
          <w:sz w:val="22"/>
          <w:szCs w:val="22"/>
        </w:rPr>
        <w:t>Taxonomic name change</w:t>
      </w:r>
      <w:r w:rsidRPr="00EF555B">
        <w:rPr>
          <w:rFonts w:ascii="Times New Roman" w:hAnsi="Times New Roman" w:cs="Times New Roman"/>
          <w:sz w:val="22"/>
          <w:szCs w:val="22"/>
        </w:rPr>
        <w:t>; previously Congrogadidae</w:t>
      </w:r>
      <w:r w:rsidR="00076F83" w:rsidRPr="00EF555B">
        <w:rPr>
          <w:rFonts w:ascii="Times New Roman" w:hAnsi="Times New Roman" w:cs="Times New Roman"/>
          <w:sz w:val="22"/>
          <w:szCs w:val="22"/>
        </w:rPr>
        <w:t xml:space="preserve"> </w:t>
      </w:r>
      <w:r w:rsidR="00041F02" w:rsidRPr="00EF555B">
        <w:rPr>
          <w:rFonts w:ascii="Times New Roman" w:hAnsi="Times New Roman" w:cs="Times New Roman"/>
          <w:sz w:val="22"/>
          <w:szCs w:val="22"/>
        </w:rPr>
        <w:fldChar w:fldCharType="begin"/>
      </w:r>
      <w:r w:rsidR="00EB4129" w:rsidRPr="00EF555B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Nelson&lt;/Author&gt;&lt;Year&gt;1990&lt;/Year&gt;&lt;RecNum&gt;198&lt;/RecNum&gt;&lt;DisplayText&gt;(Nelson 1990)&lt;/DisplayText&gt;&lt;record&gt;&lt;rec-number&gt;198&lt;/rec-number&gt;&lt;foreign-keys&gt;&lt;key app="EN" db-id="eazevtzdfsxexlefx585rxt5rzp59xetp5xs" timestamp="1479159989"&gt;198&lt;/key&gt;&lt;/foreign-keys&gt;&lt;ref-type name="Journal Article"&gt;17&lt;/ref-type&gt;&lt;contributors&gt;&lt;authors&gt;&lt;author&gt;Nelson, Joseph S.&lt;/author&gt;&lt;/authors&gt;&lt;/contributors&gt;&lt;titles&gt;&lt;title&gt;Analysis of the multiple occurrence of pelvic fin absence in extant fishes&lt;/title&gt;&lt;secondary-title&gt;Matsya&lt;/secondary-title&gt;&lt;/titles&gt;&lt;periodical&gt;&lt;full-title&gt;Matsya&lt;/full-title&gt;&lt;abbr-1&gt;Matsya&lt;/abbr-1&gt;&lt;/periodical&gt;&lt;pages&gt;21-38&lt;/pages&gt;&lt;volume&gt;15/16&lt;/volume&gt;&lt;dates&gt;&lt;year&gt;1990&lt;/year&gt;&lt;/dates&gt;&lt;urls&gt;&lt;/urls&gt;&lt;/record&gt;&lt;/Cite&gt;&lt;/EndNote&gt;</w:instrText>
      </w:r>
      <w:r w:rsidR="00041F02" w:rsidRPr="00EF555B">
        <w:rPr>
          <w:rFonts w:ascii="Times New Roman" w:hAnsi="Times New Roman" w:cs="Times New Roman"/>
          <w:sz w:val="22"/>
          <w:szCs w:val="22"/>
        </w:rPr>
        <w:fldChar w:fldCharType="separate"/>
      </w:r>
      <w:r w:rsidR="00EB4129" w:rsidRPr="00EF555B">
        <w:rPr>
          <w:rFonts w:ascii="Times New Roman" w:hAnsi="Times New Roman" w:cs="Times New Roman"/>
          <w:noProof/>
          <w:sz w:val="22"/>
          <w:szCs w:val="22"/>
        </w:rPr>
        <w:t>(Nelson 1990)</w:t>
      </w:r>
      <w:r w:rsidR="00041F02" w:rsidRPr="00EF555B">
        <w:rPr>
          <w:rFonts w:ascii="Times New Roman" w:hAnsi="Times New Roman" w:cs="Times New Roman"/>
          <w:sz w:val="22"/>
          <w:szCs w:val="22"/>
        </w:rPr>
        <w:fldChar w:fldCharType="end"/>
      </w:r>
    </w:p>
    <w:p w14:paraId="0D1C28CC" w14:textId="2822ED66" w:rsidR="00AF7A44" w:rsidRPr="00EF555B" w:rsidRDefault="00AF7A44" w:rsidP="00AF7A44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  <w:sz w:val="22"/>
          <w:szCs w:val="22"/>
        </w:rPr>
      </w:pPr>
      <w:r w:rsidRPr="00EF555B">
        <w:rPr>
          <w:rFonts w:ascii="Times New Roman" w:hAnsi="Times New Roman" w:cs="Times New Roman"/>
          <w:sz w:val="22"/>
          <w:szCs w:val="22"/>
        </w:rPr>
        <w:t xml:space="preserve">7- </w:t>
      </w:r>
      <w:r w:rsidR="000B10EE" w:rsidRPr="00EF555B">
        <w:rPr>
          <w:rFonts w:ascii="Times New Roman" w:hAnsi="Times New Roman" w:cs="Times New Roman"/>
          <w:sz w:val="22"/>
          <w:szCs w:val="22"/>
        </w:rPr>
        <w:t>Taxonomic name change</w:t>
      </w:r>
      <w:r w:rsidRPr="00EF555B">
        <w:rPr>
          <w:rFonts w:ascii="Times New Roman" w:hAnsi="Times New Roman" w:cs="Times New Roman"/>
          <w:sz w:val="22"/>
          <w:szCs w:val="22"/>
        </w:rPr>
        <w:t>; previously subsumed within Sternopygidae</w:t>
      </w:r>
      <w:r w:rsidR="00EB4129" w:rsidRPr="00EF555B">
        <w:rPr>
          <w:rFonts w:ascii="Times New Roman" w:hAnsi="Times New Roman" w:cs="Times New Roman"/>
          <w:sz w:val="22"/>
          <w:szCs w:val="22"/>
        </w:rPr>
        <w:t xml:space="preserve"> </w:t>
      </w:r>
      <w:r w:rsidR="00EB4129" w:rsidRPr="00EF555B">
        <w:rPr>
          <w:rFonts w:ascii="Times New Roman" w:hAnsi="Times New Roman" w:cs="Times New Roman"/>
          <w:sz w:val="22"/>
          <w:szCs w:val="22"/>
        </w:rPr>
        <w:fldChar w:fldCharType="begin"/>
      </w:r>
      <w:r w:rsidR="00EB4129" w:rsidRPr="00EF555B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Nelson&lt;/Author&gt;&lt;Year&gt;1990&lt;/Year&gt;&lt;RecNum&gt;198&lt;/RecNum&gt;&lt;DisplayText&gt;(Nelson 1990)&lt;/DisplayText&gt;&lt;record&gt;&lt;rec-number&gt;198&lt;/rec-number&gt;&lt;foreign-keys&gt;&lt;key app="EN" db-id="eazevtzdfsxexlefx585rxt5rzp59xetp5xs" timestamp="1479159989"&gt;198&lt;/key&gt;&lt;/foreign-keys&gt;&lt;ref-type name="Journal Article"&gt;17&lt;/ref-type&gt;&lt;contributors&gt;&lt;authors&gt;&lt;author&gt;Nelson, Joseph S.&lt;/author&gt;&lt;/authors&gt;&lt;/contributors&gt;&lt;titles&gt;&lt;title&gt;Analysis of the multiple occurrence of pelvic fin absence in extant fishes&lt;/title&gt;&lt;secondary-title&gt;Matsya&lt;/secondary-title&gt;&lt;/titles&gt;&lt;periodical&gt;&lt;full-title&gt;Matsya&lt;/full-title&gt;&lt;abbr-1&gt;Matsya&lt;/abbr-1&gt;&lt;/periodical&gt;&lt;pages&gt;21-38&lt;/pages&gt;&lt;volume&gt;15/16&lt;/volume&gt;&lt;dates&gt;&lt;year&gt;1990&lt;/year&gt;&lt;/dates&gt;&lt;urls&gt;&lt;/urls&gt;&lt;/record&gt;&lt;/Cite&gt;&lt;/EndNote&gt;</w:instrText>
      </w:r>
      <w:r w:rsidR="00EB4129" w:rsidRPr="00EF555B">
        <w:rPr>
          <w:rFonts w:ascii="Times New Roman" w:hAnsi="Times New Roman" w:cs="Times New Roman"/>
          <w:sz w:val="22"/>
          <w:szCs w:val="22"/>
        </w:rPr>
        <w:fldChar w:fldCharType="separate"/>
      </w:r>
      <w:r w:rsidR="00EB4129" w:rsidRPr="00EF555B">
        <w:rPr>
          <w:rFonts w:ascii="Times New Roman" w:hAnsi="Times New Roman" w:cs="Times New Roman"/>
          <w:noProof/>
          <w:sz w:val="22"/>
          <w:szCs w:val="22"/>
        </w:rPr>
        <w:t>(Nelson 1990)</w:t>
      </w:r>
      <w:r w:rsidR="00EB4129" w:rsidRPr="00EF555B">
        <w:rPr>
          <w:rFonts w:ascii="Times New Roman" w:hAnsi="Times New Roman" w:cs="Times New Roman"/>
          <w:sz w:val="22"/>
          <w:szCs w:val="22"/>
        </w:rPr>
        <w:fldChar w:fldCharType="end"/>
      </w:r>
    </w:p>
    <w:p w14:paraId="0C55DB13" w14:textId="7FA25B5E" w:rsidR="00AF7A44" w:rsidRPr="00EF555B" w:rsidRDefault="00041F02" w:rsidP="00AF7A44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  <w:sz w:val="22"/>
          <w:szCs w:val="22"/>
        </w:rPr>
      </w:pPr>
      <w:r w:rsidRPr="00EF555B">
        <w:rPr>
          <w:rFonts w:ascii="Times New Roman" w:hAnsi="Times New Roman" w:cs="Times New Roman"/>
          <w:sz w:val="22"/>
          <w:szCs w:val="22"/>
        </w:rPr>
        <w:t xml:space="preserve">8- Electrophoridae </w:t>
      </w:r>
      <w:r w:rsidRPr="00EF555B">
        <w:rPr>
          <w:rFonts w:ascii="Times New Roman" w:hAnsi="Times New Roman" w:cs="Times New Roman"/>
          <w:sz w:val="22"/>
          <w:szCs w:val="22"/>
        </w:rPr>
        <w:fldChar w:fldCharType="begin"/>
      </w:r>
      <w:r w:rsidR="00EB4129" w:rsidRPr="00EF555B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Nelson&lt;/Author&gt;&lt;Year&gt;1990&lt;/Year&gt;&lt;RecNum&gt;198&lt;/RecNum&gt;&lt;DisplayText&gt;(Nelson 1984, Nelson 1990)&lt;/DisplayText&gt;&lt;record&gt;&lt;rec-number&gt;198&lt;/rec-number&gt;&lt;foreign-keys&gt;&lt;key app="EN" db-id="eazevtzdfsxexlefx585rxt5rzp59xetp5xs" timestamp="1479159989"&gt;198&lt;/key&gt;&lt;/foreign-keys&gt;&lt;ref-type name="Journal Article"&gt;17&lt;/ref-type&gt;&lt;contributors&gt;&lt;authors&gt;&lt;author&gt;Nelson, Joseph S.&lt;/author&gt;&lt;/authors&gt;&lt;/contributors&gt;&lt;titles&gt;&lt;title&gt;Analysis of the multiple occurrence of pelvic fin absence in extant fishes&lt;/title&gt;&lt;secondary-title&gt;Matsya&lt;/secondary-title&gt;&lt;/titles&gt;&lt;periodical&gt;&lt;full-title&gt;Matsya&lt;/full-title&gt;&lt;abbr-1&gt;Matsya&lt;/abbr-1&gt;&lt;/periodical&gt;&lt;pages&gt;21-38&lt;/pages&gt;&lt;volume&gt;15/16&lt;/volume&gt;&lt;dates&gt;&lt;year&gt;1990&lt;/year&gt;&lt;/dates&gt;&lt;urls&gt;&lt;/urls&gt;&lt;/record&gt;&lt;/Cite&gt;&lt;Cite&gt;&lt;Author&gt;Nelson&lt;/Author&gt;&lt;Year&gt;1984&lt;/Year&gt;&lt;RecNum&gt;195&lt;/RecNum&gt;&lt;record&gt;&lt;rec-number&gt;195&lt;/rec-number&gt;&lt;foreign-keys&gt;&lt;key app="EN" db-id="eazevtzdfsxexlefx585rxt5rzp59xetp5xs" timestamp="1478792136"&gt;195&lt;/key&gt;&lt;/foreign-keys&gt;&lt;ref-type name="Book"&gt;6&lt;/ref-type&gt;&lt;contributors&gt;&lt;authors&gt;&lt;author&gt;Nelson, J.S.&lt;/author&gt;&lt;/authors&gt;&lt;/contributors&gt;&lt;titles&gt;&lt;title&gt;Fishes of the World&lt;/title&gt;&lt;/titles&gt;&lt;pages&gt;523&lt;/pages&gt;&lt;edition&gt;2nd&lt;/edition&gt;&lt;dates&gt;&lt;year&gt;1984&lt;/year&gt;&lt;/dates&gt;&lt;pub-location&gt;New York&lt;/pub-location&gt;&lt;publisher&gt;John Wiley &amp;amp; Sons, Inc.&lt;/publisher&gt;&lt;isbn&gt;0-471-86475-7&lt;/isbn&gt;&lt;urls&gt;&lt;/urls&gt;&lt;/record&gt;&lt;/Cite&gt;&lt;/EndNote&gt;</w:instrText>
      </w:r>
      <w:r w:rsidRPr="00EF555B">
        <w:rPr>
          <w:rFonts w:ascii="Times New Roman" w:hAnsi="Times New Roman" w:cs="Times New Roman"/>
          <w:sz w:val="22"/>
          <w:szCs w:val="22"/>
        </w:rPr>
        <w:fldChar w:fldCharType="separate"/>
      </w:r>
      <w:r w:rsidR="00EB4129" w:rsidRPr="00EF555B">
        <w:rPr>
          <w:rFonts w:ascii="Times New Roman" w:hAnsi="Times New Roman" w:cs="Times New Roman"/>
          <w:noProof/>
          <w:sz w:val="22"/>
          <w:szCs w:val="22"/>
        </w:rPr>
        <w:t>(Nelson 1984, 1990)</w:t>
      </w:r>
      <w:r w:rsidRPr="00EF555B">
        <w:rPr>
          <w:rFonts w:ascii="Times New Roman" w:hAnsi="Times New Roman" w:cs="Times New Roman"/>
          <w:sz w:val="22"/>
          <w:szCs w:val="22"/>
        </w:rPr>
        <w:fldChar w:fldCharType="end"/>
      </w:r>
      <w:r w:rsidR="00AF7A44" w:rsidRPr="00EF555B">
        <w:rPr>
          <w:rFonts w:ascii="Times New Roman" w:hAnsi="Times New Roman" w:cs="Times New Roman"/>
          <w:sz w:val="22"/>
          <w:szCs w:val="22"/>
        </w:rPr>
        <w:t>; placement in Gymnotidae</w:t>
      </w:r>
    </w:p>
    <w:p w14:paraId="54C22DE2" w14:textId="2869D879" w:rsidR="00AF7A44" w:rsidRPr="00EF555B" w:rsidRDefault="00AF7A44" w:rsidP="00AF7A44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  <w:sz w:val="22"/>
          <w:szCs w:val="22"/>
        </w:rPr>
      </w:pPr>
      <w:r w:rsidRPr="00EF555B">
        <w:rPr>
          <w:rFonts w:ascii="Times New Roman" w:hAnsi="Times New Roman" w:cs="Times New Roman"/>
          <w:sz w:val="22"/>
          <w:szCs w:val="22"/>
        </w:rPr>
        <w:t xml:space="preserve">9- Subsumbed within Cyclopteridae </w:t>
      </w:r>
      <w:r w:rsidR="00041F02" w:rsidRPr="00EF555B">
        <w:rPr>
          <w:rFonts w:ascii="Times New Roman" w:hAnsi="Times New Roman" w:cs="Times New Roman"/>
          <w:sz w:val="22"/>
          <w:szCs w:val="22"/>
        </w:rPr>
        <w:fldChar w:fldCharType="begin"/>
      </w:r>
      <w:r w:rsidR="00EB4129" w:rsidRPr="00EF555B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Nelson&lt;/Author&gt;&lt;Year&gt;1990&lt;/Year&gt;&lt;RecNum&gt;198&lt;/RecNum&gt;&lt;DisplayText&gt;(Nelson 1984, Nelson 1990)&lt;/DisplayText&gt;&lt;record&gt;&lt;rec-number&gt;198&lt;/rec-number&gt;&lt;foreign-keys&gt;&lt;key app="EN" db-id="eazevtzdfsxexlefx585rxt5rzp59xetp5xs" timestamp="1479159989"&gt;198&lt;/key&gt;&lt;/foreign-keys&gt;&lt;ref-type name="Journal Article"&gt;17&lt;/ref-type&gt;&lt;contributors&gt;&lt;authors&gt;&lt;author&gt;Nelson, Joseph S.&lt;/author&gt;&lt;/authors&gt;&lt;/contributors&gt;&lt;titles&gt;&lt;title&gt;Analysis of the multiple occurrence of pelvic fin absence in extant fishes&lt;/title&gt;&lt;secondary-title&gt;Matsya&lt;/secondary-title&gt;&lt;/titles&gt;&lt;periodical&gt;&lt;full-title&gt;Matsya&lt;/full-title&gt;&lt;abbr-1&gt;Matsya&lt;/abbr-1&gt;&lt;/periodical&gt;&lt;pages&gt;21-38&lt;/pages&gt;&lt;volume&gt;15/16&lt;/volume&gt;&lt;dates&gt;&lt;year&gt;1990&lt;/year&gt;&lt;/dates&gt;&lt;urls&gt;&lt;/urls&gt;&lt;/record&gt;&lt;/Cite&gt;&lt;Cite&gt;&lt;Author&gt;Nelson&lt;/Author&gt;&lt;Year&gt;1984&lt;/Year&gt;&lt;RecNum&gt;195&lt;/RecNum&gt;&lt;record&gt;&lt;rec-number&gt;195&lt;/rec-number&gt;&lt;foreign-keys&gt;&lt;key app="EN" db-id="eazevtzdfsxexlefx585rxt5rzp59xetp5xs" timestamp="1478792136"&gt;195&lt;/key&gt;&lt;/foreign-keys&gt;&lt;ref-type name="Book"&gt;6&lt;/ref-type&gt;&lt;contributors&gt;&lt;authors&gt;&lt;author&gt;Nelson, J.S.&lt;/author&gt;&lt;/authors&gt;&lt;/contributors&gt;&lt;titles&gt;&lt;title&gt;Fishes of the World&lt;/title&gt;&lt;/titles&gt;&lt;pages&gt;523&lt;/pages&gt;&lt;edition&gt;2nd&lt;/edition&gt;&lt;dates&gt;&lt;year&gt;1984&lt;/year&gt;&lt;/dates&gt;&lt;pub-location&gt;New York&lt;/pub-location&gt;&lt;publisher&gt;John Wiley &amp;amp; Sons, Inc.&lt;/publisher&gt;&lt;isbn&gt;0-471-86475-7&lt;/isbn&gt;&lt;urls&gt;&lt;/urls&gt;&lt;/record&gt;&lt;/Cite&gt;&lt;/EndNote&gt;</w:instrText>
      </w:r>
      <w:r w:rsidR="00041F02" w:rsidRPr="00EF555B">
        <w:rPr>
          <w:rFonts w:ascii="Times New Roman" w:hAnsi="Times New Roman" w:cs="Times New Roman"/>
          <w:sz w:val="22"/>
          <w:szCs w:val="22"/>
        </w:rPr>
        <w:fldChar w:fldCharType="separate"/>
      </w:r>
      <w:r w:rsidR="00EB4129" w:rsidRPr="00EF555B">
        <w:rPr>
          <w:rFonts w:ascii="Times New Roman" w:hAnsi="Times New Roman" w:cs="Times New Roman"/>
          <w:noProof/>
          <w:sz w:val="22"/>
          <w:szCs w:val="22"/>
        </w:rPr>
        <w:t>(Nelson 1984, 1990)</w:t>
      </w:r>
      <w:r w:rsidR="00041F02" w:rsidRPr="00EF555B">
        <w:rPr>
          <w:rFonts w:ascii="Times New Roman" w:hAnsi="Times New Roman" w:cs="Times New Roman"/>
          <w:sz w:val="22"/>
          <w:szCs w:val="22"/>
        </w:rPr>
        <w:fldChar w:fldCharType="end"/>
      </w:r>
    </w:p>
    <w:p w14:paraId="386729F8" w14:textId="727C5F88" w:rsidR="00AF7A44" w:rsidRPr="00EF555B" w:rsidRDefault="00AF7A44" w:rsidP="00AF7A44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  <w:sz w:val="22"/>
          <w:szCs w:val="22"/>
        </w:rPr>
      </w:pPr>
      <w:r w:rsidRPr="00EF555B">
        <w:rPr>
          <w:rFonts w:ascii="Times New Roman" w:hAnsi="Times New Roman" w:cs="Times New Roman"/>
          <w:sz w:val="22"/>
          <w:szCs w:val="22"/>
        </w:rPr>
        <w:t xml:space="preserve">10- Macrocephenchelyidae </w:t>
      </w:r>
      <w:r w:rsidR="00041F02" w:rsidRPr="00EF555B">
        <w:rPr>
          <w:rFonts w:ascii="Times New Roman" w:hAnsi="Times New Roman" w:cs="Times New Roman"/>
          <w:sz w:val="22"/>
          <w:szCs w:val="22"/>
        </w:rPr>
        <w:fldChar w:fldCharType="begin"/>
      </w:r>
      <w:r w:rsidR="00EB4129" w:rsidRPr="00EF555B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Nelson&lt;/Author&gt;&lt;Year&gt;1990&lt;/Year&gt;&lt;RecNum&gt;198&lt;/RecNum&gt;&lt;DisplayText&gt;(Nelson 1984, Nelson 1990)&lt;/DisplayText&gt;&lt;record&gt;&lt;rec-number&gt;198&lt;/rec-number&gt;&lt;foreign-keys&gt;&lt;key app="EN" db-id="eazevtzdfsxexlefx585rxt5rzp59xetp5xs" timestamp="1479159989"&gt;198&lt;/key&gt;&lt;/foreign-keys&gt;&lt;ref-type name="Journal Article"&gt;17&lt;/ref-type&gt;&lt;contributors&gt;&lt;authors&gt;&lt;author&gt;Nelson, Joseph S.&lt;/author&gt;&lt;/authors&gt;&lt;/contributors&gt;&lt;titles&gt;&lt;title&gt;Analysis of the multiple occurrence of pelvic fin absence in extant fishes&lt;/title&gt;&lt;secondary-title&gt;Matsya&lt;/secondary-title&gt;&lt;/titles&gt;&lt;periodical&gt;&lt;full-title&gt;Matsya&lt;/full-title&gt;&lt;abbr-1&gt;Matsya&lt;/abbr-1&gt;&lt;/periodical&gt;&lt;pages&gt;21-38&lt;/pages&gt;&lt;volume&gt;15/16&lt;/volume&gt;&lt;dates&gt;&lt;year&gt;1990&lt;/year&gt;&lt;/dates&gt;&lt;urls&gt;&lt;/urls&gt;&lt;/record&gt;&lt;/Cite&gt;&lt;Cite&gt;&lt;Author&gt;Nelson&lt;/Author&gt;&lt;Year&gt;1984&lt;/Year&gt;&lt;RecNum&gt;195&lt;/RecNum&gt;&lt;record&gt;&lt;rec-number&gt;195&lt;/rec-number&gt;&lt;foreign-keys&gt;&lt;key app="EN" db-id="eazevtzdfsxexlefx585rxt5rzp59xetp5xs" timestamp="1478792136"&gt;195&lt;/key&gt;&lt;/foreign-keys&gt;&lt;ref-type name="Book"&gt;6&lt;/ref-type&gt;&lt;contributors&gt;&lt;authors&gt;&lt;author&gt;Nelson, J.S.&lt;/author&gt;&lt;/authors&gt;&lt;/contributors&gt;&lt;titles&gt;&lt;title&gt;Fishes of the World&lt;/title&gt;&lt;/titles&gt;&lt;pages&gt;523&lt;/pages&gt;&lt;edition&gt;2nd&lt;/edition&gt;&lt;dates&gt;&lt;year&gt;1984&lt;/year&gt;&lt;/dates&gt;&lt;pub-location&gt;New York&lt;/pub-location&gt;&lt;publisher&gt;John Wiley &amp;amp; Sons, Inc.&lt;/publisher&gt;&lt;isbn&gt;0-471-86475-7&lt;/isbn&gt;&lt;urls&gt;&lt;/urls&gt;&lt;/record&gt;&lt;/Cite&gt;&lt;/EndNote&gt;</w:instrText>
      </w:r>
      <w:r w:rsidR="00041F02" w:rsidRPr="00EF555B">
        <w:rPr>
          <w:rFonts w:ascii="Times New Roman" w:hAnsi="Times New Roman" w:cs="Times New Roman"/>
          <w:sz w:val="22"/>
          <w:szCs w:val="22"/>
        </w:rPr>
        <w:fldChar w:fldCharType="separate"/>
      </w:r>
      <w:r w:rsidR="00EB4129" w:rsidRPr="00EF555B">
        <w:rPr>
          <w:rFonts w:ascii="Times New Roman" w:hAnsi="Times New Roman" w:cs="Times New Roman"/>
          <w:noProof/>
          <w:sz w:val="22"/>
          <w:szCs w:val="22"/>
        </w:rPr>
        <w:t>(Nelson 1984, 1990)</w:t>
      </w:r>
      <w:r w:rsidR="00041F02" w:rsidRPr="00EF555B">
        <w:rPr>
          <w:rFonts w:ascii="Times New Roman" w:hAnsi="Times New Roman" w:cs="Times New Roman"/>
          <w:sz w:val="22"/>
          <w:szCs w:val="22"/>
        </w:rPr>
        <w:fldChar w:fldCharType="end"/>
      </w:r>
      <w:r w:rsidRPr="00EF555B">
        <w:rPr>
          <w:rFonts w:ascii="Times New Roman" w:hAnsi="Times New Roman" w:cs="Times New Roman"/>
          <w:sz w:val="22"/>
          <w:szCs w:val="22"/>
        </w:rPr>
        <w:t>; placement in Congridae</w:t>
      </w:r>
    </w:p>
    <w:p w14:paraId="68C1D407" w14:textId="0C5C03B4" w:rsidR="00AF7A44" w:rsidRPr="00EF555B" w:rsidRDefault="00AF7A44" w:rsidP="00AF7A44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  <w:sz w:val="22"/>
          <w:szCs w:val="22"/>
        </w:rPr>
      </w:pPr>
      <w:r w:rsidRPr="00EF555B">
        <w:rPr>
          <w:rFonts w:ascii="Times New Roman" w:hAnsi="Times New Roman" w:cs="Times New Roman"/>
          <w:sz w:val="22"/>
          <w:szCs w:val="22"/>
        </w:rPr>
        <w:t xml:space="preserve">11- </w:t>
      </w:r>
      <w:r w:rsidR="000B10EE" w:rsidRPr="00EF555B">
        <w:rPr>
          <w:rFonts w:ascii="Times New Roman" w:hAnsi="Times New Roman" w:cs="Times New Roman"/>
          <w:sz w:val="22"/>
          <w:szCs w:val="22"/>
        </w:rPr>
        <w:t>Taxonomic name</w:t>
      </w:r>
      <w:r w:rsidRPr="00EF555B">
        <w:rPr>
          <w:rFonts w:ascii="Times New Roman" w:hAnsi="Times New Roman" w:cs="Times New Roman"/>
          <w:sz w:val="22"/>
          <w:szCs w:val="22"/>
        </w:rPr>
        <w:t xml:space="preserve"> </w:t>
      </w:r>
      <w:r w:rsidR="000B10EE" w:rsidRPr="00EF555B">
        <w:rPr>
          <w:rFonts w:ascii="Times New Roman" w:hAnsi="Times New Roman" w:cs="Times New Roman"/>
          <w:sz w:val="22"/>
          <w:szCs w:val="22"/>
        </w:rPr>
        <w:t>change</w:t>
      </w:r>
      <w:r w:rsidRPr="00EF555B">
        <w:rPr>
          <w:rFonts w:ascii="Times New Roman" w:hAnsi="Times New Roman" w:cs="Times New Roman"/>
          <w:sz w:val="22"/>
          <w:szCs w:val="22"/>
        </w:rPr>
        <w:t>; previously subsumed within Balistidae</w:t>
      </w:r>
      <w:r w:rsidR="00EB4129" w:rsidRPr="00EF555B">
        <w:rPr>
          <w:rFonts w:ascii="Times New Roman" w:hAnsi="Times New Roman" w:cs="Times New Roman"/>
          <w:sz w:val="22"/>
          <w:szCs w:val="22"/>
        </w:rPr>
        <w:t xml:space="preserve"> </w:t>
      </w:r>
      <w:r w:rsidR="00EB4129" w:rsidRPr="00EF555B">
        <w:rPr>
          <w:rFonts w:ascii="Times New Roman" w:hAnsi="Times New Roman" w:cs="Times New Roman"/>
          <w:sz w:val="22"/>
          <w:szCs w:val="22"/>
        </w:rPr>
        <w:fldChar w:fldCharType="begin"/>
      </w:r>
      <w:r w:rsidR="00EB4129" w:rsidRPr="00EF555B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Nelson&lt;/Author&gt;&lt;Year&gt;1990&lt;/Year&gt;&lt;RecNum&gt;198&lt;/RecNum&gt;&lt;DisplayText&gt;(Nelson 1990)&lt;/DisplayText&gt;&lt;record&gt;&lt;rec-number&gt;198&lt;/rec-number&gt;&lt;foreign-keys&gt;&lt;key app="EN" db-id="eazevtzdfsxexlefx585rxt5rzp59xetp5xs" timestamp="1479159989"&gt;198&lt;/key&gt;&lt;/foreign-keys&gt;&lt;ref-type name="Journal Article"&gt;17&lt;/ref-type&gt;&lt;contributors&gt;&lt;authors&gt;&lt;author&gt;Nelson, Joseph S.&lt;/author&gt;&lt;/authors&gt;&lt;/contributors&gt;&lt;titles&gt;&lt;title&gt;Analysis of the multiple occurrence of pelvic fin absence in extant fishes&lt;/title&gt;&lt;secondary-title&gt;Matsya&lt;/secondary-title&gt;&lt;/titles&gt;&lt;periodical&gt;&lt;full-title&gt;Matsya&lt;/full-title&gt;&lt;abbr-1&gt;Matsya&lt;/abbr-1&gt;&lt;/periodical&gt;&lt;pages&gt;21-38&lt;/pages&gt;&lt;volume&gt;15/16&lt;/volume&gt;&lt;dates&gt;&lt;year&gt;1990&lt;/year&gt;&lt;/dates&gt;&lt;urls&gt;&lt;/urls&gt;&lt;/record&gt;&lt;/Cite&gt;&lt;/EndNote&gt;</w:instrText>
      </w:r>
      <w:r w:rsidR="00EB4129" w:rsidRPr="00EF555B">
        <w:rPr>
          <w:rFonts w:ascii="Times New Roman" w:hAnsi="Times New Roman" w:cs="Times New Roman"/>
          <w:sz w:val="22"/>
          <w:szCs w:val="22"/>
        </w:rPr>
        <w:fldChar w:fldCharType="separate"/>
      </w:r>
      <w:r w:rsidR="00EB4129" w:rsidRPr="00EF555B">
        <w:rPr>
          <w:rFonts w:ascii="Times New Roman" w:hAnsi="Times New Roman" w:cs="Times New Roman"/>
          <w:noProof/>
          <w:sz w:val="22"/>
          <w:szCs w:val="22"/>
        </w:rPr>
        <w:t>(Nelson 1990)</w:t>
      </w:r>
      <w:r w:rsidR="00EB4129" w:rsidRPr="00EF555B">
        <w:rPr>
          <w:rFonts w:ascii="Times New Roman" w:hAnsi="Times New Roman" w:cs="Times New Roman"/>
          <w:sz w:val="22"/>
          <w:szCs w:val="22"/>
        </w:rPr>
        <w:fldChar w:fldCharType="end"/>
      </w:r>
    </w:p>
    <w:p w14:paraId="6EEFEE93" w14:textId="672E9192" w:rsidR="00AF7A44" w:rsidRPr="00EF555B" w:rsidRDefault="000B10EE" w:rsidP="00AF7A44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  <w:sz w:val="22"/>
          <w:szCs w:val="22"/>
        </w:rPr>
      </w:pPr>
      <w:r w:rsidRPr="00EF555B">
        <w:rPr>
          <w:rFonts w:ascii="Times New Roman" w:hAnsi="Times New Roman" w:cs="Times New Roman"/>
          <w:sz w:val="22"/>
          <w:szCs w:val="22"/>
        </w:rPr>
        <w:t>12- Taxonomic name change</w:t>
      </w:r>
      <w:r w:rsidR="00AF7A44" w:rsidRPr="00EF555B">
        <w:rPr>
          <w:rFonts w:ascii="Times New Roman" w:hAnsi="Times New Roman" w:cs="Times New Roman"/>
          <w:sz w:val="22"/>
          <w:szCs w:val="22"/>
        </w:rPr>
        <w:t>; previously subsumed within Congridae</w:t>
      </w:r>
      <w:r w:rsidR="00EB4129" w:rsidRPr="00EF555B">
        <w:rPr>
          <w:rFonts w:ascii="Times New Roman" w:hAnsi="Times New Roman" w:cs="Times New Roman"/>
          <w:sz w:val="22"/>
          <w:szCs w:val="22"/>
        </w:rPr>
        <w:t xml:space="preserve"> </w:t>
      </w:r>
      <w:r w:rsidR="00EB4129" w:rsidRPr="00EF555B">
        <w:rPr>
          <w:rFonts w:ascii="Times New Roman" w:hAnsi="Times New Roman" w:cs="Times New Roman"/>
          <w:sz w:val="22"/>
          <w:szCs w:val="22"/>
        </w:rPr>
        <w:fldChar w:fldCharType="begin"/>
      </w:r>
      <w:r w:rsidR="00EB4129" w:rsidRPr="00EF555B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Nelson&lt;/Author&gt;&lt;Year&gt;1990&lt;/Year&gt;&lt;RecNum&gt;198&lt;/RecNum&gt;&lt;DisplayText&gt;(Nelson 1990)&lt;/DisplayText&gt;&lt;record&gt;&lt;rec-number&gt;198&lt;/rec-number&gt;&lt;foreign-keys&gt;&lt;key app="EN" db-id="eazevtzdfsxexlefx585rxt5rzp59xetp5xs" timestamp="1479159989"&gt;198&lt;/key&gt;&lt;/foreign-keys&gt;&lt;ref-type name="Journal Article"&gt;17&lt;/ref-type&gt;&lt;contributors&gt;&lt;authors&gt;&lt;author&gt;Nelson, Joseph S.&lt;/author&gt;&lt;/authors&gt;&lt;/contributors&gt;&lt;titles&gt;&lt;title&gt;Analysis of the multiple occurrence of pelvic fin absence in extant fishes&lt;/title&gt;&lt;secondary-title&gt;Matsya&lt;/secondary-title&gt;&lt;/titles&gt;&lt;periodical&gt;&lt;full-title&gt;Matsya&lt;/full-title&gt;&lt;abbr-1&gt;Matsya&lt;/abbr-1&gt;&lt;/periodical&gt;&lt;pages&gt;21-38&lt;/pages&gt;&lt;volume&gt;15/16&lt;/volume&gt;&lt;dates&gt;&lt;year&gt;1990&lt;/year&gt;&lt;/dates&gt;&lt;urls&gt;&lt;/urls&gt;&lt;/record&gt;&lt;/Cite&gt;&lt;/EndNote&gt;</w:instrText>
      </w:r>
      <w:r w:rsidR="00EB4129" w:rsidRPr="00EF555B">
        <w:rPr>
          <w:rFonts w:ascii="Times New Roman" w:hAnsi="Times New Roman" w:cs="Times New Roman"/>
          <w:sz w:val="22"/>
          <w:szCs w:val="22"/>
        </w:rPr>
        <w:fldChar w:fldCharType="separate"/>
      </w:r>
      <w:r w:rsidR="00EB4129" w:rsidRPr="00EF555B">
        <w:rPr>
          <w:rFonts w:ascii="Times New Roman" w:hAnsi="Times New Roman" w:cs="Times New Roman"/>
          <w:noProof/>
          <w:sz w:val="22"/>
          <w:szCs w:val="22"/>
        </w:rPr>
        <w:t>(Nelson 1990)</w:t>
      </w:r>
      <w:r w:rsidR="00EB4129" w:rsidRPr="00EF555B">
        <w:rPr>
          <w:rFonts w:ascii="Times New Roman" w:hAnsi="Times New Roman" w:cs="Times New Roman"/>
          <w:sz w:val="22"/>
          <w:szCs w:val="22"/>
        </w:rPr>
        <w:fldChar w:fldCharType="end"/>
      </w:r>
    </w:p>
    <w:p w14:paraId="614284DD" w14:textId="1607E453" w:rsidR="00714EE6" w:rsidRPr="00EF555B" w:rsidRDefault="00AF7A44" w:rsidP="00AF7A44">
      <w:pPr>
        <w:rPr>
          <w:rFonts w:ascii="Times New Roman" w:hAnsi="Times New Roman" w:cs="Times New Roman"/>
          <w:sz w:val="22"/>
          <w:szCs w:val="22"/>
        </w:rPr>
      </w:pPr>
      <w:r w:rsidRPr="00EF555B">
        <w:rPr>
          <w:rFonts w:ascii="Times New Roman" w:hAnsi="Times New Roman" w:cs="Times New Roman"/>
          <w:sz w:val="22"/>
          <w:szCs w:val="22"/>
        </w:rPr>
        <w:t xml:space="preserve">13- </w:t>
      </w:r>
      <w:r w:rsidR="000B10EE" w:rsidRPr="00EF555B">
        <w:rPr>
          <w:rFonts w:ascii="Times New Roman" w:hAnsi="Times New Roman" w:cs="Times New Roman"/>
          <w:sz w:val="22"/>
          <w:szCs w:val="22"/>
        </w:rPr>
        <w:t>Taxonomic name change</w:t>
      </w:r>
      <w:r w:rsidRPr="00EF555B">
        <w:rPr>
          <w:rFonts w:ascii="Times New Roman" w:hAnsi="Times New Roman" w:cs="Times New Roman"/>
          <w:sz w:val="22"/>
          <w:szCs w:val="22"/>
        </w:rPr>
        <w:t>; previously subsumed within Zoarcidae</w:t>
      </w:r>
      <w:r w:rsidR="00EB4129" w:rsidRPr="00EF555B">
        <w:rPr>
          <w:rFonts w:ascii="Times New Roman" w:hAnsi="Times New Roman" w:cs="Times New Roman"/>
          <w:sz w:val="22"/>
          <w:szCs w:val="22"/>
        </w:rPr>
        <w:t xml:space="preserve"> </w:t>
      </w:r>
      <w:r w:rsidR="00EB4129" w:rsidRPr="00EF555B">
        <w:rPr>
          <w:rFonts w:ascii="Times New Roman" w:hAnsi="Times New Roman" w:cs="Times New Roman"/>
          <w:sz w:val="22"/>
          <w:szCs w:val="22"/>
        </w:rPr>
        <w:fldChar w:fldCharType="begin"/>
      </w:r>
      <w:r w:rsidR="00EB4129" w:rsidRPr="00EF555B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Nelson&lt;/Author&gt;&lt;Year&gt;1990&lt;/Year&gt;&lt;RecNum&gt;198&lt;/RecNum&gt;&lt;DisplayText&gt;(Nelson 1990)&lt;/DisplayText&gt;&lt;record&gt;&lt;rec-number&gt;198&lt;/rec-number&gt;&lt;foreign-keys&gt;&lt;key app="EN" db-id="eazevtzdfsxexlefx585rxt5rzp59xetp5xs" timestamp="1479159989"&gt;198&lt;/key&gt;&lt;/foreign-keys&gt;&lt;ref-type name="Journal Article"&gt;17&lt;/ref-type&gt;&lt;contributors&gt;&lt;authors&gt;&lt;author&gt;Nelson, Joseph S.&lt;/author&gt;&lt;/authors&gt;&lt;/contributors&gt;&lt;titles&gt;&lt;title&gt;Analysis of the multiple occurrence of pelvic fin absence in extant fishes&lt;/title&gt;&lt;secondary-title&gt;Matsya&lt;/secondary-title&gt;&lt;/titles&gt;&lt;periodical&gt;&lt;full-title&gt;Matsya&lt;/full-title&gt;&lt;abbr-1&gt;Matsya&lt;/abbr-1&gt;&lt;/periodical&gt;&lt;pages&gt;21-38&lt;/pages&gt;&lt;volume&gt;15/16&lt;/volume&gt;&lt;dates&gt;&lt;year&gt;1990&lt;/year&gt;&lt;/dates&gt;&lt;urls&gt;&lt;/urls&gt;&lt;/record&gt;&lt;/Cite&gt;&lt;/EndNote&gt;</w:instrText>
      </w:r>
      <w:r w:rsidR="00EB4129" w:rsidRPr="00EF555B">
        <w:rPr>
          <w:rFonts w:ascii="Times New Roman" w:hAnsi="Times New Roman" w:cs="Times New Roman"/>
          <w:sz w:val="22"/>
          <w:szCs w:val="22"/>
        </w:rPr>
        <w:fldChar w:fldCharType="separate"/>
      </w:r>
      <w:r w:rsidR="00EB4129" w:rsidRPr="00EF555B">
        <w:rPr>
          <w:rFonts w:ascii="Times New Roman" w:hAnsi="Times New Roman" w:cs="Times New Roman"/>
          <w:noProof/>
          <w:sz w:val="22"/>
          <w:szCs w:val="22"/>
        </w:rPr>
        <w:t>(Nelson 1990)</w:t>
      </w:r>
      <w:r w:rsidR="00EB4129" w:rsidRPr="00EF555B">
        <w:rPr>
          <w:rFonts w:ascii="Times New Roman" w:hAnsi="Times New Roman" w:cs="Times New Roman"/>
          <w:sz w:val="22"/>
          <w:szCs w:val="22"/>
        </w:rPr>
        <w:fldChar w:fldCharType="end"/>
      </w:r>
    </w:p>
    <w:p w14:paraId="215E0252" w14:textId="5C57FAB2" w:rsidR="00AF7A44" w:rsidRPr="00EF555B" w:rsidRDefault="00AF7A44" w:rsidP="00AF7A44">
      <w:pPr>
        <w:rPr>
          <w:rFonts w:ascii="Times New Roman" w:hAnsi="Times New Roman" w:cs="Times New Roman"/>
          <w:sz w:val="22"/>
          <w:szCs w:val="22"/>
        </w:rPr>
      </w:pPr>
      <w:r w:rsidRPr="00EF555B">
        <w:rPr>
          <w:rFonts w:ascii="Times New Roman" w:hAnsi="Times New Roman" w:cs="Times New Roman"/>
          <w:sz w:val="22"/>
          <w:szCs w:val="22"/>
        </w:rPr>
        <w:t xml:space="preserve">*- </w:t>
      </w:r>
      <w:r w:rsidR="00B468D8" w:rsidRPr="00EF555B">
        <w:rPr>
          <w:rFonts w:ascii="Times New Roman" w:hAnsi="Times New Roman" w:cs="Times New Roman"/>
          <w:sz w:val="22"/>
          <w:szCs w:val="22"/>
        </w:rPr>
        <w:t>Families with pelvic fin loss identified only in Nelson, 2006</w:t>
      </w:r>
      <w:r w:rsidR="00076F83" w:rsidRPr="00EF555B">
        <w:rPr>
          <w:rFonts w:ascii="Times New Roman" w:hAnsi="Times New Roman" w:cs="Times New Roman"/>
          <w:sz w:val="22"/>
          <w:szCs w:val="22"/>
        </w:rPr>
        <w:t xml:space="preserve"> </w:t>
      </w:r>
      <w:r w:rsidR="00076F83" w:rsidRPr="00EF555B">
        <w:rPr>
          <w:rFonts w:ascii="Times New Roman" w:hAnsi="Times New Roman" w:cs="Times New Roman"/>
          <w:sz w:val="22"/>
          <w:szCs w:val="22"/>
        </w:rPr>
        <w:fldChar w:fldCharType="begin"/>
      </w:r>
      <w:r w:rsidR="00EB4129" w:rsidRPr="00EF555B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Nelson&lt;/Author&gt;&lt;Year&gt;2006&lt;/Year&gt;&lt;RecNum&gt;20&lt;/RecNum&gt;&lt;DisplayText&gt;(Nelson 2006)&lt;/DisplayText&gt;&lt;record&gt;&lt;rec-number&gt;20&lt;/rec-number&gt;&lt;foreign-keys&gt;&lt;key app="EN" db-id="eazevtzdfsxexlefx585rxt5rzp59xetp5xs" timestamp="0"&gt;20&lt;/key&gt;&lt;/foreign-keys&gt;&lt;ref-type name="Book"&gt;6&lt;/ref-type&gt;&lt;contributors&gt;&lt;authors&gt;&lt;author&gt;Nelson, J.S.&lt;/author&gt;&lt;/authors&gt;&lt;tertiary-authors&gt;&lt;author&gt;4th&lt;/author&gt;&lt;/tertiary-authors&gt;&lt;/contributors&gt;&lt;titles&gt;&lt;title&gt;Fishes of the World&lt;/title&gt;&lt;/titles&gt;&lt;pages&gt;601&lt;/pages&gt;&lt;dates&gt;&lt;year&gt;2006&lt;/year&gt;&lt;/dates&gt;&lt;pub-location&gt;New York&lt;/pub-location&gt;&lt;publisher&gt;John Wiley &amp;amp; Sons, Inc.&lt;/publisher&gt;&lt;urls&gt;&lt;/urls&gt;&lt;/record&gt;&lt;/Cite&gt;&lt;/EndNote&gt;</w:instrText>
      </w:r>
      <w:r w:rsidR="00076F83" w:rsidRPr="00EF555B">
        <w:rPr>
          <w:rFonts w:ascii="Times New Roman" w:hAnsi="Times New Roman" w:cs="Times New Roman"/>
          <w:sz w:val="22"/>
          <w:szCs w:val="22"/>
        </w:rPr>
        <w:fldChar w:fldCharType="separate"/>
      </w:r>
      <w:r w:rsidR="00EB4129" w:rsidRPr="00EF555B">
        <w:rPr>
          <w:rFonts w:ascii="Times New Roman" w:hAnsi="Times New Roman" w:cs="Times New Roman"/>
          <w:noProof/>
          <w:sz w:val="22"/>
          <w:szCs w:val="22"/>
        </w:rPr>
        <w:t>(Nelson 2006)</w:t>
      </w:r>
      <w:r w:rsidR="00076F83" w:rsidRPr="00EF555B">
        <w:rPr>
          <w:rFonts w:ascii="Times New Roman" w:hAnsi="Times New Roman" w:cs="Times New Roman"/>
          <w:sz w:val="22"/>
          <w:szCs w:val="22"/>
        </w:rPr>
        <w:fldChar w:fldCharType="end"/>
      </w:r>
    </w:p>
    <w:p w14:paraId="71D42717" w14:textId="6DF4824D" w:rsidR="00041F02" w:rsidRPr="00EF555B" w:rsidRDefault="00AF7A44" w:rsidP="00AF7A44">
      <w:pPr>
        <w:rPr>
          <w:rFonts w:ascii="Times New Roman" w:hAnsi="Times New Roman" w:cs="Times New Roman"/>
          <w:sz w:val="22"/>
          <w:szCs w:val="22"/>
        </w:rPr>
      </w:pPr>
      <w:r w:rsidRPr="00EF555B">
        <w:rPr>
          <w:rFonts w:ascii="Times New Roman" w:hAnsi="Times New Roman" w:cs="Times New Roman"/>
          <w:sz w:val="22"/>
          <w:szCs w:val="22"/>
        </w:rPr>
        <w:t xml:space="preserve">**- </w:t>
      </w:r>
      <w:r w:rsidR="00B468D8" w:rsidRPr="00EF555B">
        <w:rPr>
          <w:rFonts w:ascii="Times New Roman" w:hAnsi="Times New Roman" w:cs="Times New Roman"/>
          <w:sz w:val="22"/>
          <w:szCs w:val="22"/>
        </w:rPr>
        <w:t>Families</w:t>
      </w:r>
      <w:r w:rsidRPr="00EF555B">
        <w:rPr>
          <w:rFonts w:ascii="Times New Roman" w:hAnsi="Times New Roman" w:cs="Times New Roman"/>
          <w:sz w:val="22"/>
          <w:szCs w:val="22"/>
        </w:rPr>
        <w:t xml:space="preserve"> with pelvic fin loss </w:t>
      </w:r>
      <w:r w:rsidR="000B10EE" w:rsidRPr="00EF555B">
        <w:rPr>
          <w:rFonts w:ascii="Times New Roman" w:hAnsi="Times New Roman" w:cs="Times New Roman"/>
          <w:sz w:val="22"/>
          <w:szCs w:val="22"/>
        </w:rPr>
        <w:t>based on</w:t>
      </w:r>
      <w:r w:rsidRPr="00EF555B">
        <w:rPr>
          <w:rFonts w:ascii="Times New Roman" w:hAnsi="Times New Roman" w:cs="Times New Roman"/>
          <w:sz w:val="22"/>
          <w:szCs w:val="22"/>
        </w:rPr>
        <w:t xml:space="preserve"> a source other than</w:t>
      </w:r>
      <w:r w:rsidR="00076F83" w:rsidRPr="00EF555B">
        <w:rPr>
          <w:rFonts w:ascii="Times New Roman" w:hAnsi="Times New Roman" w:cs="Times New Roman"/>
          <w:sz w:val="22"/>
          <w:szCs w:val="22"/>
        </w:rPr>
        <w:t xml:space="preserve"> Nelson </w:t>
      </w:r>
      <w:r w:rsidR="00D64F3D" w:rsidRPr="00EF555B">
        <w:rPr>
          <w:rFonts w:ascii="Times New Roman" w:hAnsi="Times New Roman" w:cs="Times New Roman"/>
          <w:sz w:val="22"/>
          <w:szCs w:val="22"/>
        </w:rPr>
        <w:fldChar w:fldCharType="begin"/>
      </w:r>
      <w:r w:rsidR="00D64F3D" w:rsidRPr="00EF555B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Nelson&lt;/Author&gt;&lt;Year&gt;1990&lt;/Year&gt;&lt;RecNum&gt;198&lt;/RecNum&gt;&lt;DisplayText&gt;(Nelson 1984, Nelson 1990)&lt;/DisplayText&gt;&lt;record&gt;&lt;rec-number&gt;198&lt;/rec-number&gt;&lt;foreign-keys&gt;&lt;key app="EN" db-id="eazevtzdfsxexlefx585rxt5rzp59xetp5xs" timestamp="1479159989"&gt;198&lt;/key&gt;&lt;/foreign-keys&gt;&lt;ref-type name="Journal Article"&gt;17&lt;/ref-type&gt;&lt;contributors&gt;&lt;authors&gt;&lt;author&gt;Nelson, Joseph S.&lt;/author&gt;&lt;/authors&gt;&lt;/contributors&gt;&lt;titles&gt;&lt;title&gt;Analysis of the multiple occurrence of pelvic fin absence in extant fishes&lt;/title&gt;&lt;secondary-title&gt;Matsya&lt;/secondary-title&gt;&lt;/titles&gt;&lt;periodical&gt;&lt;full-title&gt;Matsya&lt;/full-title&gt;&lt;abbr-1&gt;Matsya&lt;/abbr-1&gt;&lt;/periodical&gt;&lt;pages&gt;21-38&lt;/pages&gt;&lt;volume&gt;15/16&lt;/volume&gt;&lt;dates&gt;&lt;year&gt;1990&lt;/year&gt;&lt;/dates&gt;&lt;urls&gt;&lt;/urls&gt;&lt;/record&gt;&lt;/Cite&gt;&lt;Cite&gt;&lt;Author&gt;Nelson&lt;/Author&gt;&lt;Year&gt;1984&lt;/Year&gt;&lt;RecNum&gt;195&lt;/RecNum&gt;&lt;record&gt;&lt;rec-number&gt;195&lt;/rec-number&gt;&lt;foreign-keys&gt;&lt;key app="EN" db-id="eazevtzdfsxexlefx585rxt5rzp59xetp5xs" timestamp="1478792136"&gt;195&lt;/key&gt;&lt;/foreign-keys&gt;&lt;ref-type name="Book"&gt;6&lt;/ref-type&gt;&lt;contributors&gt;&lt;authors&gt;&lt;author&gt;Nelson, J.S.&lt;/author&gt;&lt;/authors&gt;&lt;/contributors&gt;&lt;titles&gt;&lt;title&gt;Fishes of the World&lt;/title&gt;&lt;/titles&gt;&lt;pages&gt;523&lt;/pages&gt;&lt;edition&gt;2nd&lt;/edition&gt;&lt;dates&gt;&lt;year&gt;1984&lt;/year&gt;&lt;/dates&gt;&lt;pub-location&gt;New York&lt;/pub-location&gt;&lt;publisher&gt;John Wiley &amp;amp; Sons, Inc.&lt;/publisher&gt;&lt;isbn&gt;0-471-86475-7&lt;/isbn&gt;&lt;urls&gt;&lt;/urls&gt;&lt;/record&gt;&lt;/Cite&gt;&lt;/EndNote&gt;</w:instrText>
      </w:r>
      <w:r w:rsidR="00D64F3D" w:rsidRPr="00EF555B">
        <w:rPr>
          <w:rFonts w:ascii="Times New Roman" w:hAnsi="Times New Roman" w:cs="Times New Roman"/>
          <w:sz w:val="22"/>
          <w:szCs w:val="22"/>
        </w:rPr>
        <w:fldChar w:fldCharType="separate"/>
      </w:r>
      <w:r w:rsidR="00D64F3D" w:rsidRPr="00EF555B">
        <w:rPr>
          <w:rFonts w:ascii="Times New Roman" w:hAnsi="Times New Roman" w:cs="Times New Roman"/>
          <w:noProof/>
          <w:sz w:val="22"/>
          <w:szCs w:val="22"/>
        </w:rPr>
        <w:t xml:space="preserve">(Nelson 1984, 1990, </w:t>
      </w:r>
      <w:r w:rsidR="00D64F3D" w:rsidRPr="00EF555B">
        <w:rPr>
          <w:rFonts w:ascii="Times New Roman" w:hAnsi="Times New Roman" w:cs="Times New Roman"/>
          <w:sz w:val="22"/>
          <w:szCs w:val="22"/>
        </w:rPr>
        <w:fldChar w:fldCharType="end"/>
      </w:r>
      <w:r w:rsidR="00076F83" w:rsidRPr="00EF555B">
        <w:rPr>
          <w:rFonts w:ascii="Times New Roman" w:hAnsi="Times New Roman" w:cs="Times New Roman"/>
          <w:sz w:val="22"/>
          <w:szCs w:val="22"/>
        </w:rPr>
        <w:fldChar w:fldCharType="begin"/>
      </w:r>
      <w:r w:rsidR="00EB4129" w:rsidRPr="00EF555B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Nelson&lt;/Author&gt;&lt;Year&gt;2006&lt;/Year&gt;&lt;RecNum&gt;20&lt;/RecNum&gt;&lt;DisplayText&gt;(Nelson 2006)&lt;/DisplayText&gt;&lt;record&gt;&lt;rec-number&gt;20&lt;/rec-number&gt;&lt;foreign-keys&gt;&lt;key app="EN" db-id="eazevtzdfsxexlefx585rxt5rzp59xetp5xs" timestamp="0"&gt;20&lt;/key&gt;&lt;/foreign-keys&gt;&lt;ref-type name="Book"&gt;6&lt;/ref-type&gt;&lt;contributors&gt;&lt;authors&gt;&lt;author&gt;Nelson, J.S.&lt;/author&gt;&lt;/authors&gt;&lt;tertiary-authors&gt;&lt;author&gt;4th&lt;/author&gt;&lt;/tertiary-authors&gt;&lt;/contributors&gt;&lt;titles&gt;&lt;title&gt;Fishes of the World&lt;/title&gt;&lt;/titles&gt;&lt;pages&gt;601&lt;/pages&gt;&lt;dates&gt;&lt;year&gt;2006&lt;/year&gt;&lt;/dates&gt;&lt;pub-location&gt;New York&lt;/pub-location&gt;&lt;publisher&gt;John Wiley &amp;amp; Sons, Inc.&lt;/publisher&gt;&lt;urls&gt;&lt;/urls&gt;&lt;/record&gt;&lt;/Cite&gt;&lt;/EndNote&gt;</w:instrText>
      </w:r>
      <w:r w:rsidR="00076F83" w:rsidRPr="00EF555B">
        <w:rPr>
          <w:rFonts w:ascii="Times New Roman" w:hAnsi="Times New Roman" w:cs="Times New Roman"/>
          <w:sz w:val="22"/>
          <w:szCs w:val="22"/>
        </w:rPr>
        <w:fldChar w:fldCharType="separate"/>
      </w:r>
      <w:r w:rsidR="00EB4129" w:rsidRPr="00EF555B">
        <w:rPr>
          <w:rFonts w:ascii="Times New Roman" w:hAnsi="Times New Roman" w:cs="Times New Roman"/>
          <w:noProof/>
          <w:sz w:val="22"/>
          <w:szCs w:val="22"/>
        </w:rPr>
        <w:t>2006)</w:t>
      </w:r>
      <w:r w:rsidR="00076F83" w:rsidRPr="00EF555B">
        <w:rPr>
          <w:rFonts w:ascii="Times New Roman" w:hAnsi="Times New Roman" w:cs="Times New Roman"/>
          <w:sz w:val="22"/>
          <w:szCs w:val="22"/>
        </w:rPr>
        <w:fldChar w:fldCharType="end"/>
      </w:r>
    </w:p>
    <w:p w14:paraId="798C238E" w14:textId="6D9DC962" w:rsidR="000B10EE" w:rsidRPr="00EF555B" w:rsidRDefault="000B10EE" w:rsidP="00AF7A44">
      <w:pPr>
        <w:rPr>
          <w:rFonts w:ascii="Times New Roman" w:hAnsi="Times New Roman" w:cs="Times New Roman"/>
          <w:sz w:val="22"/>
          <w:szCs w:val="22"/>
        </w:rPr>
      </w:pPr>
      <w:r w:rsidRPr="00EF555B">
        <w:rPr>
          <w:rFonts w:ascii="Times New Roman" w:hAnsi="Times New Roman" w:cs="Times New Roman"/>
          <w:sz w:val="22"/>
          <w:szCs w:val="22"/>
        </w:rPr>
        <w:t>Names with strikethrough have been excluded from results due to family-level data that was untraceable to a particular species.</w:t>
      </w:r>
    </w:p>
    <w:p w14:paraId="78BBDBD5" w14:textId="77777777" w:rsidR="00041F02" w:rsidRPr="00EF555B" w:rsidRDefault="00041F02" w:rsidP="00AF7A44">
      <w:pPr>
        <w:rPr>
          <w:rFonts w:ascii="Times New Roman" w:hAnsi="Times New Roman" w:cs="Times New Roman"/>
        </w:rPr>
      </w:pPr>
    </w:p>
    <w:p w14:paraId="0E432CB7" w14:textId="77777777" w:rsidR="00076F83" w:rsidRPr="00EF555B" w:rsidRDefault="00076F83" w:rsidP="00AF7A44">
      <w:pPr>
        <w:rPr>
          <w:rFonts w:ascii="Times New Roman" w:hAnsi="Times New Roman" w:cs="Times New Roman"/>
        </w:rPr>
      </w:pPr>
    </w:p>
    <w:p w14:paraId="2E8BBB89" w14:textId="2264784B" w:rsidR="00AF7A44" w:rsidRPr="00EF555B" w:rsidRDefault="00AF7A44" w:rsidP="00AF7A44">
      <w:pPr>
        <w:rPr>
          <w:rFonts w:ascii="Times New Roman" w:hAnsi="Times New Roman" w:cs="Times New Roman"/>
        </w:rPr>
      </w:pPr>
      <w:bookmarkStart w:id="0" w:name="_GoBack"/>
      <w:bookmarkEnd w:id="0"/>
    </w:p>
    <w:sectPr w:rsidR="00AF7A44" w:rsidRPr="00EF555B" w:rsidSect="00714EE6">
      <w:footerReference w:type="even" r:id="rId7"/>
      <w:footerReference w:type="default" r:id="rId8"/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3E94A153" w14:textId="77777777" w:rsidR="00EF555B" w:rsidRDefault="00EF555B" w:rsidP="00EF555B">
      <w:r>
        <w:separator/>
      </w:r>
    </w:p>
  </w:endnote>
  <w:endnote w:type="continuationSeparator" w:id="0">
    <w:p w14:paraId="213FD908" w14:textId="77777777" w:rsidR="00EF555B" w:rsidRDefault="00EF555B" w:rsidP="00EF555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1FF8E8A" w14:textId="77777777" w:rsidR="00EF555B" w:rsidRDefault="00EF555B" w:rsidP="0022594D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48D9AE46" w14:textId="77777777" w:rsidR="00EF555B" w:rsidRDefault="00EF555B" w:rsidP="00EF555B">
    <w:pPr>
      <w:pStyle w:val="Footer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A793965" w14:textId="77777777" w:rsidR="00EF555B" w:rsidRDefault="00EF555B" w:rsidP="0022594D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>
      <w:rPr>
        <w:rStyle w:val="PageNumber"/>
        <w:noProof/>
      </w:rPr>
      <w:t>1</w:t>
    </w:r>
    <w:r>
      <w:rPr>
        <w:rStyle w:val="PageNumber"/>
      </w:rPr>
      <w:fldChar w:fldCharType="end"/>
    </w:r>
  </w:p>
  <w:p w14:paraId="04EE7132" w14:textId="77777777" w:rsidR="00EF555B" w:rsidRDefault="00EF555B" w:rsidP="00EF555B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EEC7758" w14:textId="77777777" w:rsidR="00EF555B" w:rsidRDefault="00EF555B" w:rsidP="00EF555B">
      <w:r>
        <w:separator/>
      </w:r>
    </w:p>
  </w:footnote>
  <w:footnote w:type="continuationSeparator" w:id="0">
    <w:p w14:paraId="40AC6D99" w14:textId="77777777" w:rsidR="00EF555B" w:rsidRDefault="00EF555B" w:rsidP="00EF555B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uthor-Date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azevtzdfsxexlefx585rxt5rzp59xetp5xs&quot;&gt;Fin Loss Paper&lt;record-ids&gt;&lt;item&gt;20&lt;/item&gt;&lt;item&gt;195&lt;/item&gt;&lt;item&gt;198&lt;/item&gt;&lt;/record-ids&gt;&lt;/item&gt;&lt;/Libraries&gt;"/>
  </w:docVars>
  <w:rsids>
    <w:rsidRoot w:val="004928A0"/>
    <w:rsid w:val="00032E69"/>
    <w:rsid w:val="00041F02"/>
    <w:rsid w:val="00060E28"/>
    <w:rsid w:val="00072071"/>
    <w:rsid w:val="00076F83"/>
    <w:rsid w:val="000B10EE"/>
    <w:rsid w:val="000E1430"/>
    <w:rsid w:val="00316CFA"/>
    <w:rsid w:val="00441CB8"/>
    <w:rsid w:val="004928A0"/>
    <w:rsid w:val="00592E8E"/>
    <w:rsid w:val="00714EE6"/>
    <w:rsid w:val="0078260B"/>
    <w:rsid w:val="008A58AF"/>
    <w:rsid w:val="008F7343"/>
    <w:rsid w:val="00A17DA9"/>
    <w:rsid w:val="00A4636C"/>
    <w:rsid w:val="00AF7A44"/>
    <w:rsid w:val="00B468D8"/>
    <w:rsid w:val="00B75587"/>
    <w:rsid w:val="00C02C70"/>
    <w:rsid w:val="00C24DE8"/>
    <w:rsid w:val="00D64F3D"/>
    <w:rsid w:val="00DF0817"/>
    <w:rsid w:val="00E33D9C"/>
    <w:rsid w:val="00EB4129"/>
    <w:rsid w:val="00EF555B"/>
    <w:rsid w:val="00EF7F0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42003C46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041F02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041F02"/>
    <w:rPr>
      <w:rFonts w:ascii="Cambria" w:hAnsi="Cambria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32E69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32E69"/>
    <w:rPr>
      <w:rFonts w:ascii="Lucida Grande" w:hAnsi="Lucida Grande" w:cs="Lucida Grande"/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EF555B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EF555B"/>
  </w:style>
  <w:style w:type="character" w:styleId="PageNumber">
    <w:name w:val="page number"/>
    <w:basedOn w:val="DefaultParagraphFont"/>
    <w:uiPriority w:val="99"/>
    <w:semiHidden/>
    <w:unhideWhenUsed/>
    <w:rsid w:val="00EF555B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041F02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041F02"/>
    <w:rPr>
      <w:rFonts w:ascii="Cambria" w:hAnsi="Cambria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32E69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32E69"/>
    <w:rPr>
      <w:rFonts w:ascii="Lucida Grande" w:hAnsi="Lucida Grande" w:cs="Lucida Grande"/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EF555B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EF555B"/>
  </w:style>
  <w:style w:type="character" w:styleId="PageNumber">
    <w:name w:val="page number"/>
    <w:basedOn w:val="DefaultParagraphFont"/>
    <w:uiPriority w:val="99"/>
    <w:semiHidden/>
    <w:unhideWhenUsed/>
    <w:rsid w:val="00EF555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805046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9030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footer" Target="footer1.xml"/><Relationship Id="rId8" Type="http://schemas.openxmlformats.org/officeDocument/2006/relationships/footer" Target="footer2.xml"/><Relationship Id="rId9" Type="http://schemas.openxmlformats.org/officeDocument/2006/relationships/fontTable" Target="fontTable.xml"/><Relationship Id="rId10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7</TotalTime>
  <Pages>4</Pages>
  <Words>2925</Words>
  <Characters>16676</Characters>
  <Application>Microsoft Macintosh Word</Application>
  <DocSecurity>0</DocSecurity>
  <Lines>138</Lines>
  <Paragraphs>39</Paragraphs>
  <ScaleCrop>false</ScaleCrop>
  <Company>University of South Dakota</Company>
  <LinksUpToDate>false</LinksUpToDate>
  <CharactersWithSpaces>1956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aula</dc:creator>
  <cp:keywords/>
  <dc:description/>
  <cp:lastModifiedBy>Paula</cp:lastModifiedBy>
  <cp:revision>22</cp:revision>
  <cp:lastPrinted>2016-12-31T16:24:00Z</cp:lastPrinted>
  <dcterms:created xsi:type="dcterms:W3CDTF">2016-10-29T19:51:00Z</dcterms:created>
  <dcterms:modified xsi:type="dcterms:W3CDTF">2017-07-28T19:31:00Z</dcterms:modified>
</cp:coreProperties>
</file>